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CC4191" w14:textId="7447D584" w:rsidR="007A6340" w:rsidRDefault="00073055" w:rsidP="00F3615F">
      <w:pPr>
        <w:pStyle w:val="Title"/>
        <w:rPr>
          <w:rFonts w:ascii="Arial" w:eastAsia="Times New Roman" w:hAnsi="Arial" w:cs="Arial"/>
          <w:sz w:val="34"/>
          <w:szCs w:val="34"/>
        </w:rPr>
      </w:pPr>
      <w:r>
        <w:rPr>
          <w:rFonts w:ascii="Arial" w:eastAsia="Times New Roman" w:hAnsi="Arial" w:cs="Arial"/>
          <w:sz w:val="34"/>
          <w:szCs w:val="34"/>
        </w:rPr>
        <w:t>MPC-</w:t>
      </w:r>
      <w:r w:rsidR="00644F84">
        <w:rPr>
          <w:rFonts w:ascii="Arial" w:eastAsia="Times New Roman" w:hAnsi="Arial" w:cs="Arial"/>
          <w:sz w:val="34"/>
          <w:szCs w:val="34"/>
        </w:rPr>
        <w:t>630</w:t>
      </w:r>
    </w:p>
    <w:p w14:paraId="6E9831DD" w14:textId="275DE48E" w:rsidR="00EB2310" w:rsidRPr="00816002" w:rsidRDefault="00644F84" w:rsidP="00816002">
      <w:pPr>
        <w:pStyle w:val="Title"/>
        <w:rPr>
          <w:rFonts w:ascii="Arial" w:eastAsia="Times New Roman" w:hAnsi="Arial" w:cs="Arial"/>
          <w:sz w:val="28"/>
          <w:szCs w:val="28"/>
        </w:rPr>
      </w:pPr>
      <w:r>
        <w:rPr>
          <w:rFonts w:ascii="Arial" w:eastAsia="Times New Roman" w:hAnsi="Arial" w:cs="Arial"/>
          <w:sz w:val="28"/>
          <w:szCs w:val="28"/>
        </w:rPr>
        <w:t>August 25, 2020</w:t>
      </w:r>
    </w:p>
    <w:p w14:paraId="5FBDD24F" w14:textId="001B17E7" w:rsidR="007A6340" w:rsidRPr="00145C9E" w:rsidRDefault="00875DAD" w:rsidP="00DC3A53">
      <w:pPr>
        <w:pStyle w:val="Heading1"/>
      </w:pPr>
      <w:r>
        <w:t>Project Title</w:t>
      </w:r>
    </w:p>
    <w:p w14:paraId="40F3BAAA" w14:textId="77777777" w:rsidR="00816002" w:rsidRDefault="00816002" w:rsidP="00816002">
      <w:r w:rsidRPr="00E763C7">
        <w:t>Automated Real-Time Weather Detection System using Artificial Intelligence</w:t>
      </w:r>
    </w:p>
    <w:p w14:paraId="2300A2CE" w14:textId="416CBB07" w:rsidR="007A6340" w:rsidRPr="007A6340" w:rsidRDefault="007A6340" w:rsidP="00DC3A53">
      <w:pPr>
        <w:pStyle w:val="Heading1"/>
      </w:pPr>
      <w:r w:rsidRPr="007A6340">
        <w:t>Universit</w:t>
      </w:r>
      <w:r w:rsidR="00073055">
        <w:t>y</w:t>
      </w:r>
    </w:p>
    <w:p w14:paraId="64338AE3" w14:textId="77777777" w:rsidR="00816002" w:rsidRDefault="00816002" w:rsidP="00816002">
      <w:r>
        <w:rPr>
          <w:rFonts w:eastAsia="Times New Roman" w:cs="Times New Roman"/>
          <w:color w:val="000000"/>
          <w:szCs w:val="24"/>
        </w:rPr>
        <w:t>University of Wyoming</w:t>
      </w:r>
    </w:p>
    <w:p w14:paraId="0A31DBA8" w14:textId="26A61A33" w:rsidR="007A6340" w:rsidRPr="007A6340" w:rsidRDefault="007A6340" w:rsidP="00DC3A53">
      <w:pPr>
        <w:pStyle w:val="Heading1"/>
      </w:pPr>
      <w:r w:rsidRPr="007A6340">
        <w:t>Principal Investigat</w:t>
      </w:r>
      <w:r w:rsidR="00875DAD">
        <w:t>ors</w:t>
      </w:r>
    </w:p>
    <w:p w14:paraId="6A69B95D" w14:textId="4FCC5EBE" w:rsidR="00816002" w:rsidRPr="00816002" w:rsidRDefault="00816002" w:rsidP="00816002">
      <w:pPr>
        <w:spacing w:after="0"/>
      </w:pPr>
      <w:r w:rsidRPr="00816002">
        <w:t>Mohamed Ahmed, Ph.D., P.E.</w:t>
      </w:r>
    </w:p>
    <w:p w14:paraId="74F90C1C" w14:textId="77777777" w:rsidR="00816002" w:rsidRPr="00816002" w:rsidRDefault="00816002" w:rsidP="00816002">
      <w:pPr>
        <w:spacing w:after="0"/>
      </w:pPr>
      <w:r w:rsidRPr="00816002">
        <w:t>Associate Professor</w:t>
      </w:r>
    </w:p>
    <w:p w14:paraId="11527A85" w14:textId="77777777" w:rsidR="00816002" w:rsidRPr="00816002" w:rsidRDefault="00816002" w:rsidP="00816002">
      <w:pPr>
        <w:spacing w:after="0"/>
      </w:pPr>
      <w:r w:rsidRPr="00816002">
        <w:t>Civil and Architectural Engineering Department</w:t>
      </w:r>
      <w:bookmarkStart w:id="0" w:name="_GoBack"/>
      <w:bookmarkEnd w:id="0"/>
    </w:p>
    <w:p w14:paraId="24330CF8" w14:textId="77777777" w:rsidR="00816002" w:rsidRPr="00816002" w:rsidRDefault="00816002" w:rsidP="00816002">
      <w:pPr>
        <w:spacing w:after="0"/>
      </w:pPr>
      <w:r w:rsidRPr="00816002">
        <w:t>University of Wyoming</w:t>
      </w:r>
    </w:p>
    <w:p w14:paraId="0088A81D" w14:textId="141501D6" w:rsidR="00816002" w:rsidRPr="00816002" w:rsidRDefault="00816002" w:rsidP="00816002">
      <w:pPr>
        <w:spacing w:after="0"/>
      </w:pPr>
      <w:r w:rsidRPr="00816002">
        <w:t xml:space="preserve">Phone: </w:t>
      </w:r>
      <w:r w:rsidR="00006D39">
        <w:t>(</w:t>
      </w:r>
      <w:r w:rsidRPr="00816002">
        <w:t>307</w:t>
      </w:r>
      <w:r w:rsidR="00006D39">
        <w:t xml:space="preserve">) </w:t>
      </w:r>
      <w:r w:rsidRPr="00816002">
        <w:t>766-5550</w:t>
      </w:r>
    </w:p>
    <w:p w14:paraId="558558F7" w14:textId="5616AB99" w:rsidR="00816002" w:rsidRPr="00816002" w:rsidRDefault="00816002" w:rsidP="00816002">
      <w:pPr>
        <w:spacing w:after="0"/>
      </w:pPr>
      <w:r w:rsidRPr="00816002">
        <w:t xml:space="preserve">Email: </w:t>
      </w:r>
      <w:r w:rsidRPr="00006D39">
        <w:t>mahmed@uwyo.edu</w:t>
      </w:r>
    </w:p>
    <w:p w14:paraId="7B67C452" w14:textId="0EEB9FC3" w:rsidR="00093D8D" w:rsidRDefault="00816002" w:rsidP="001D320B">
      <w:pPr>
        <w:spacing w:after="0"/>
      </w:pPr>
      <w:r w:rsidRPr="00816002">
        <w:t>ORCID: 0000-0002-1921-0724</w:t>
      </w:r>
    </w:p>
    <w:p w14:paraId="776F728F" w14:textId="5B111801" w:rsidR="007A6340" w:rsidRPr="007A6340" w:rsidRDefault="00875DAD" w:rsidP="00DC3A53">
      <w:pPr>
        <w:pStyle w:val="Heading1"/>
      </w:pPr>
      <w:r>
        <w:t>Research Needs</w:t>
      </w:r>
    </w:p>
    <w:p w14:paraId="32F55700" w14:textId="77777777" w:rsidR="00816002" w:rsidRPr="00816002" w:rsidRDefault="00816002" w:rsidP="00816002">
      <w:pPr>
        <w:rPr>
          <w:rFonts w:eastAsia="Times New Roman" w:cs="Times New Roman"/>
          <w:color w:val="000000"/>
          <w:szCs w:val="24"/>
        </w:rPr>
      </w:pPr>
      <w:r w:rsidRPr="00816002">
        <w:rPr>
          <w:rFonts w:eastAsia="Times New Roman" w:cs="Times New Roman"/>
          <w:color w:val="000000"/>
          <w:szCs w:val="24"/>
        </w:rPr>
        <w:t xml:space="preserve">Adverse weather conditions, such as snow, rain, and fog, can directly impact roadway safety, by reducing the visibility and roadway surface friction, negatively affecting vehicle as well as drivers’ performance, and potentially increasing required stopping sight distance. The Federal Highway Administration (FHWA) reported that adverse weather is responsible for around 21% of total vehicle crashes, 19% of crash injuries, and 16% of crash fatalities each year in the U.S. </w:t>
      </w:r>
      <w:r w:rsidRPr="00816002">
        <w:rPr>
          <w:rFonts w:eastAsia="Times New Roman" w:cs="Times New Roman"/>
          <w:color w:val="000000"/>
          <w:szCs w:val="24"/>
        </w:rPr>
        <w:fldChar w:fldCharType="begin" w:fldLock="1"/>
      </w:r>
      <w:r w:rsidRPr="00816002">
        <w:rPr>
          <w:rFonts w:eastAsia="Times New Roman" w:cs="Times New Roman"/>
          <w:color w:val="000000"/>
          <w:szCs w:val="24"/>
        </w:rPr>
        <w:instrText>ADDIN CSL_CITATION {"citationItems":[{"id":"ITEM-1","itemData":{"URL":"https://ops.fhwa.dot.gov/weather/q1_roadimpact.htm","accessed":{"date-parts":[["2019","9","20"]]},"author":[{"dropping-particle":"","family":"FHWA","given":"","non-dropping-particle":"","parse-names":false,"suffix":""}],"id":"ITEM-1","issued":{"date-parts":[["2019"]]},"title":"How Do Weather Events Impact Roads? - FHWA Road Weather Management","type":"webpage"},"uris":["http://www.mendeley.com/documents/?uuid=db926cb6-f4c7-391d-8448-9f9cd29c4808"]}],"mendeley":{"formattedCitation":"(&lt;i&gt;1&lt;/i&gt;)","plainTextFormattedCitation":"(1)","previouslyFormattedCitation":"(&lt;i&gt;1&lt;/i&gt;)"},"properties":{"noteIndex":0},"schema":"https://github.com/citation-style-language/schema/raw/master/csl-citation.json"}</w:instrText>
      </w:r>
      <w:r w:rsidRPr="00816002">
        <w:rPr>
          <w:rFonts w:eastAsia="Times New Roman" w:cs="Times New Roman"/>
          <w:color w:val="000000"/>
          <w:szCs w:val="24"/>
        </w:rPr>
        <w:fldChar w:fldCharType="separate"/>
      </w:r>
      <w:r w:rsidRPr="00816002">
        <w:rPr>
          <w:rFonts w:eastAsia="Times New Roman" w:cs="Times New Roman"/>
          <w:color w:val="000000"/>
          <w:szCs w:val="24"/>
        </w:rPr>
        <w:t>(</w:t>
      </w:r>
      <w:r w:rsidRPr="00816002">
        <w:rPr>
          <w:rFonts w:eastAsia="Times New Roman" w:cs="Times New Roman"/>
          <w:i/>
          <w:color w:val="000000"/>
          <w:szCs w:val="24"/>
        </w:rPr>
        <w:t>1</w:t>
      </w:r>
      <w:r w:rsidRPr="00816002">
        <w:rPr>
          <w:rFonts w:eastAsia="Times New Roman" w:cs="Times New Roman"/>
          <w:color w:val="000000"/>
          <w:szCs w:val="24"/>
        </w:rPr>
        <w:t>)</w:t>
      </w:r>
      <w:r w:rsidRPr="00816002">
        <w:rPr>
          <w:rFonts w:eastAsia="Times New Roman" w:cs="Times New Roman"/>
          <w:color w:val="000000"/>
          <w:szCs w:val="24"/>
        </w:rPr>
        <w:fldChar w:fldCharType="end"/>
      </w:r>
      <w:r w:rsidRPr="00816002">
        <w:rPr>
          <w:rFonts w:eastAsia="Times New Roman" w:cs="Times New Roman"/>
          <w:color w:val="000000"/>
          <w:szCs w:val="24"/>
        </w:rPr>
        <w:t xml:space="preserve">. Previous studies concluded that weather-related factors could increase traffic fatalities and injuries by 25% and 45%, respectively </w:t>
      </w:r>
      <w:r w:rsidRPr="00816002">
        <w:rPr>
          <w:rFonts w:eastAsia="Times New Roman" w:cs="Times New Roman"/>
          <w:color w:val="000000"/>
          <w:szCs w:val="24"/>
        </w:rPr>
        <w:fldChar w:fldCharType="begin" w:fldLock="1"/>
      </w:r>
      <w:r w:rsidRPr="00816002">
        <w:rPr>
          <w:rFonts w:eastAsia="Times New Roman" w:cs="Times New Roman"/>
          <w:color w:val="000000"/>
          <w:szCs w:val="24"/>
        </w:rPr>
        <w:instrText>ADDIN CSL_CITATION {"citationItems":[{"id":"ITEM-1","itemData":{"ISBN":"0419156704, 9780419156703","author":[{"dropping-particle":"","family":"Perry","given":"Allen Howard","non-dropping-particle":"","parse-names":false,"suffix":""},{"dropping-particle":"","family":"Symons","given":"Leslie","non-dropping-particle":"","parse-names":false,"suffix":""}],"id":"ITEM-1","issued":{"date-parts":[["2003"]]},"number-of-pages":"209","publisher":"Taylor &amp; Francis Books, Inc","title":"Highway Meteorology","type":"book"},"uris":["http://www.mendeley.com/documents/?uuid=82d4cee7-9d08-47da-bea1-b89f5010755f","http://www.mendeley.com/documents/?uuid=7f1046a5-5e5e-4872-aea5-8f373cc3e485"]},{"id":"ITEM-2","itemData":{"author":[{"dropping-particle":"","family":"Andrey","given":"Jean","non-dropping-particle":"","parse-names":false,"suffix":""},{"dropping-particle":"","family":"Mills","given":"Brian","non-dropping-particle":"","parse-names":false,"suffix":""},{"dropping-particle":"","family":"Leahy","given":"Mike","non-dropping-particle":"","parse-names":false,"suffix":""},{"dropping-particle":"","family":"Suggett","given":"Jeff","non-dropping-particle":"","parse-names":false,"suffix":""}],"id":"ITEM-2","issued":{"date-parts":[["2003"]]},"page":"319-343","title":"Weather as a Chronic Hazard for Road Transportation in Canadian Cities","type":"article-journal"},"uris":["http://www.mendeley.com/documents/?uuid=d6ba878a-f0d9-4bb0-9f83-6fc4134e5a4f"]}],"mendeley":{"formattedCitation":"(&lt;i&gt;2&lt;/i&gt;, &lt;i&gt;3&lt;/i&gt;)","plainTextFormattedCitation":"(2, 3)","previouslyFormattedCitation":"(&lt;i&gt;2&lt;/i&gt;, &lt;i&gt;3&lt;/i&gt;)"},"properties":{"noteIndex":0},"schema":"https://github.com/citation-style-language/schema/raw/master/csl-citation.json"}</w:instrText>
      </w:r>
      <w:r w:rsidRPr="00816002">
        <w:rPr>
          <w:rFonts w:eastAsia="Times New Roman" w:cs="Times New Roman"/>
          <w:color w:val="000000"/>
          <w:szCs w:val="24"/>
        </w:rPr>
        <w:fldChar w:fldCharType="separate"/>
      </w:r>
      <w:r w:rsidRPr="00816002">
        <w:rPr>
          <w:rFonts w:eastAsia="Times New Roman" w:cs="Times New Roman"/>
          <w:color w:val="000000"/>
          <w:szCs w:val="24"/>
        </w:rPr>
        <w:t>(</w:t>
      </w:r>
      <w:r w:rsidRPr="00816002">
        <w:rPr>
          <w:rFonts w:eastAsia="Times New Roman" w:cs="Times New Roman"/>
          <w:i/>
          <w:color w:val="000000"/>
          <w:szCs w:val="24"/>
        </w:rPr>
        <w:t>2</w:t>
      </w:r>
      <w:r w:rsidRPr="00816002">
        <w:rPr>
          <w:rFonts w:eastAsia="Times New Roman" w:cs="Times New Roman"/>
          <w:color w:val="000000"/>
          <w:szCs w:val="24"/>
        </w:rPr>
        <w:t xml:space="preserve">, </w:t>
      </w:r>
      <w:r w:rsidRPr="00816002">
        <w:rPr>
          <w:rFonts w:eastAsia="Times New Roman" w:cs="Times New Roman"/>
          <w:i/>
          <w:color w:val="000000"/>
          <w:szCs w:val="24"/>
        </w:rPr>
        <w:t>3</w:t>
      </w:r>
      <w:r w:rsidRPr="00816002">
        <w:rPr>
          <w:rFonts w:eastAsia="Times New Roman" w:cs="Times New Roman"/>
          <w:color w:val="000000"/>
          <w:szCs w:val="24"/>
        </w:rPr>
        <w:t>)</w:t>
      </w:r>
      <w:r w:rsidRPr="00816002">
        <w:rPr>
          <w:rFonts w:eastAsia="Times New Roman" w:cs="Times New Roman"/>
          <w:color w:val="000000"/>
          <w:szCs w:val="24"/>
        </w:rPr>
        <w:fldChar w:fldCharType="end"/>
      </w:r>
      <w:r w:rsidRPr="00816002">
        <w:rPr>
          <w:rFonts w:eastAsia="Times New Roman" w:cs="Times New Roman"/>
          <w:color w:val="000000"/>
          <w:szCs w:val="24"/>
        </w:rPr>
        <w:t xml:space="preserve">. Several studies have concluded that adverse weather can increase the severity of crashes and involve multiple vehicles </w:t>
      </w:r>
      <w:r w:rsidRPr="00816002">
        <w:rPr>
          <w:rFonts w:eastAsia="Times New Roman" w:cs="Times New Roman"/>
          <w:color w:val="000000"/>
          <w:szCs w:val="24"/>
        </w:rPr>
        <w:fldChar w:fldCharType="begin" w:fldLock="1"/>
      </w:r>
      <w:r w:rsidRPr="00816002">
        <w:rPr>
          <w:rFonts w:eastAsia="Times New Roman" w:cs="Times New Roman"/>
          <w:color w:val="000000"/>
          <w:szCs w:val="24"/>
        </w:rPr>
        <w:instrText>ADDIN CSL_CITATION {"citationItems":[{"id":"ITEM-1","itemData":{"DOI":"10.1016/J.AAP.2011.03.021","ISSN":"0001-4575","abstract":"While rural freeways generally have lower crash rates, interactions between driver behavior, traffic and geometric characteristics, and adverse weather conditions may increase the crash risk along some freeway sections. This paper examines the safety effects of roadway geometrics on crash occurrence along a freeway section that features mountainous terrain and adverse weather. Starting from preliminary exploration using Poisson models, Bayesian hierarchical models with spatial and random effects were developed to efficiently model the crash frequencies on road segments on the 20-mile freeway section of study. Crash data for 6 years (2000–2005), roadway geometry, traffic characteristics and weather information in addition to the effect of steep slopes and adverse weather of snow and dry seasons, were used in the investigation. Estimation of the model coefficients indicates that roadway geometry is significantly associated with crash risk; segments with steep downgrades were found to drastically increase the crash risk. Moreover, this crash risk could be significantly increased during snow season compared to dry season as a confounding effect between grades and pavement condition. Moreover, sites with higher degree of curvature, wider medians and an increase of the number of lanes appear to be associated with lower crash rate. Finally, a Bayesian ranking technique was implemented to rank the hazard levels of the roadway segments; the results confirmed that segments with steep downgrades are more crash prone along the study section.","author":[{"dropping-particle":"","family":"Ahmed","given":"Mohamed","non-dropping-particle":"","parse-names":false,"suffix":""},{"dropping-particle":"","family":"Huang","given":"Helai","non-dropping-particle":"","parse-names":false,"suffix":""},{"dropping-particle":"","family":"Abdel-Aty","given":"Mohamed","non-dropping-particle":"","parse-names":false,"suffix":""},{"dropping-particle":"","family":"Guevara","given":"Bernardo","non-dropping-particle":"","parse-names":false,"suffix":""}],"container-title":"Accident Analysis &amp; Prevention","id":"ITEM-1","issue":"4","issued":{"date-parts":[["2011","7","1"]]},"page":"1581-1589","publisher":"Pergamon","title":"Exploring a Bayesian hierarchical approach for developing safety performance functions for a mountainous freeway","type":"article-journal","volume":"43"},"uris":["http://www.mendeley.com/documents/?uuid=2ee4fb4e-6040-3390-8c48-12cbe27e6a7d"]}],"mendeley":{"formattedCitation":"(&lt;i&gt;4&lt;/i&gt;)","plainTextFormattedCitation":"(4)","previouslyFormattedCitation":"(&lt;i&gt;4&lt;/i&gt;)"},"properties":{"noteIndex":0},"schema":"https://github.com/citation-style-language/schema/raw/master/csl-citation.json"}</w:instrText>
      </w:r>
      <w:r w:rsidRPr="00816002">
        <w:rPr>
          <w:rFonts w:eastAsia="Times New Roman" w:cs="Times New Roman"/>
          <w:color w:val="000000"/>
          <w:szCs w:val="24"/>
        </w:rPr>
        <w:fldChar w:fldCharType="separate"/>
      </w:r>
      <w:r w:rsidRPr="00816002">
        <w:rPr>
          <w:rFonts w:eastAsia="Times New Roman" w:cs="Times New Roman"/>
          <w:color w:val="000000"/>
          <w:szCs w:val="24"/>
        </w:rPr>
        <w:t>(</w:t>
      </w:r>
      <w:r w:rsidRPr="00816002">
        <w:rPr>
          <w:rFonts w:eastAsia="Times New Roman" w:cs="Times New Roman"/>
          <w:i/>
          <w:color w:val="000000"/>
          <w:szCs w:val="24"/>
        </w:rPr>
        <w:t>4</w:t>
      </w:r>
      <w:r w:rsidRPr="00816002">
        <w:rPr>
          <w:rFonts w:eastAsia="Times New Roman" w:cs="Times New Roman"/>
          <w:color w:val="000000"/>
          <w:szCs w:val="24"/>
        </w:rPr>
        <w:t>)</w:t>
      </w:r>
      <w:r w:rsidRPr="00816002">
        <w:rPr>
          <w:rFonts w:eastAsia="Times New Roman" w:cs="Times New Roman"/>
          <w:color w:val="000000"/>
          <w:szCs w:val="24"/>
        </w:rPr>
        <w:fldChar w:fldCharType="end"/>
      </w:r>
      <w:r w:rsidRPr="00816002">
        <w:rPr>
          <w:rFonts w:eastAsia="Times New Roman" w:cs="Times New Roman"/>
          <w:color w:val="000000"/>
          <w:szCs w:val="24"/>
        </w:rPr>
        <w:t xml:space="preserve">. Falling and blowing snow, blizzards, fog, and rain can result in a sudden reduction in visibility on the roadways. Moreover, the road surface friction could be also reduced significantly due to icing and hydroplaning. The low surface friction of snow-covered roadways coupled with reduced visibility from fog, and frozen rain/ falling snow could result in dangerous conditions for drivers, making it one of the major causes of motor vehicle crashes. According to the FHWA, approximately 688 fatal crashes, 41,860 injury crashes, and 186,076 property damage only (PDO) crashes occur every year in the U.S. because of snow </w:t>
      </w:r>
      <w:r w:rsidRPr="00816002">
        <w:rPr>
          <w:rFonts w:eastAsia="Times New Roman" w:cs="Times New Roman"/>
          <w:color w:val="000000"/>
          <w:szCs w:val="24"/>
        </w:rPr>
        <w:fldChar w:fldCharType="begin" w:fldLock="1"/>
      </w:r>
      <w:r w:rsidRPr="00816002">
        <w:rPr>
          <w:rFonts w:eastAsia="Times New Roman" w:cs="Times New Roman"/>
          <w:color w:val="000000"/>
          <w:szCs w:val="24"/>
        </w:rPr>
        <w:instrText>ADDIN CSL_CITATION {"citationItems":[{"id":"ITEM-1","itemData":{"URL":"https://ops.fhwa.dot.gov/weather/q1_roadimpact.htm","accessed":{"date-parts":[["2019","9","20"]]},"author":[{"dropping-particle":"","family":"FHWA","given":"","non-dropping-particle":"","parse-names":false,"suffix":""}],"id":"ITEM-1","issued":{"date-parts":[["2019"]]},"title":"How Do Weather Events Impact Roads? - FHWA Road Weather Management","type":"webpage"},"uris":["http://www.mendeley.com/documents/?uuid=db926cb6-f4c7-391d-8448-9f9cd29c4808"]}],"mendeley":{"formattedCitation":"(&lt;i&gt;1&lt;/i&gt;)","plainTextFormattedCitation":"(1)","previouslyFormattedCitation":"(&lt;i&gt;1&lt;/i&gt;)"},"properties":{"noteIndex":0},"schema":"https://github.com/citation-style-language/schema/raw/master/csl-citation.json"}</w:instrText>
      </w:r>
      <w:r w:rsidRPr="00816002">
        <w:rPr>
          <w:rFonts w:eastAsia="Times New Roman" w:cs="Times New Roman"/>
          <w:color w:val="000000"/>
          <w:szCs w:val="24"/>
        </w:rPr>
        <w:fldChar w:fldCharType="separate"/>
      </w:r>
      <w:r w:rsidRPr="00816002">
        <w:rPr>
          <w:rFonts w:eastAsia="Times New Roman" w:cs="Times New Roman"/>
          <w:color w:val="000000"/>
          <w:szCs w:val="24"/>
        </w:rPr>
        <w:t>(</w:t>
      </w:r>
      <w:r w:rsidRPr="00816002">
        <w:rPr>
          <w:rFonts w:eastAsia="Times New Roman" w:cs="Times New Roman"/>
          <w:i/>
          <w:color w:val="000000"/>
          <w:szCs w:val="24"/>
        </w:rPr>
        <w:t>1</w:t>
      </w:r>
      <w:r w:rsidRPr="00816002">
        <w:rPr>
          <w:rFonts w:eastAsia="Times New Roman" w:cs="Times New Roman"/>
          <w:color w:val="000000"/>
          <w:szCs w:val="24"/>
        </w:rPr>
        <w:t>)</w:t>
      </w:r>
      <w:r w:rsidRPr="00816002">
        <w:rPr>
          <w:rFonts w:eastAsia="Times New Roman" w:cs="Times New Roman"/>
          <w:color w:val="000000"/>
          <w:szCs w:val="24"/>
        </w:rPr>
        <w:fldChar w:fldCharType="end"/>
      </w:r>
      <w:r w:rsidRPr="00816002">
        <w:rPr>
          <w:rFonts w:eastAsia="Times New Roman" w:cs="Times New Roman"/>
          <w:i/>
          <w:color w:val="000000"/>
          <w:szCs w:val="24"/>
        </w:rPr>
        <w:t xml:space="preserve">. </w:t>
      </w:r>
      <w:r w:rsidRPr="00816002">
        <w:rPr>
          <w:rFonts w:eastAsia="Times New Roman" w:cs="Times New Roman"/>
          <w:color w:val="000000"/>
          <w:szCs w:val="24"/>
        </w:rPr>
        <w:t xml:space="preserve">In addition, many pile-up crashes have occurred in recent years due to the presence of fog which caused many fatalities, injuries, and property damages. For instance, a multi-vehicle crash due to dense fog occurred on I-94, Michigan on January 9, 2015, which caused the death of one person, injuries of approximately 23 people, and the closure of the interstate for longer than one day </w:t>
      </w:r>
      <w:r w:rsidRPr="00816002">
        <w:rPr>
          <w:rFonts w:eastAsia="Times New Roman" w:cs="Times New Roman"/>
          <w:color w:val="000000"/>
          <w:szCs w:val="24"/>
        </w:rPr>
        <w:fldChar w:fldCharType="begin" w:fldLock="1"/>
      </w:r>
      <w:r w:rsidRPr="00816002">
        <w:rPr>
          <w:rFonts w:eastAsia="Times New Roman" w:cs="Times New Roman"/>
          <w:color w:val="000000"/>
          <w:szCs w:val="24"/>
        </w:rPr>
        <w:instrText>ADDIN CSL_CITATION {"citationItems":[{"id":"ITEM-1","itemData":{"URL":"https://www.harrybrownlaw.com/blog/20-largest-traffic-accidents-in-united-states","accessed":{"date-parts":[["2018","3","28"]]},"author":[{"dropping-particle":"","family":"Harry Brown","given":"","non-dropping-particle":"","parse-names":false,"suffix":""}],"id":"ITEM-1","issued":{"date-parts":[["2018"]]},"title":"The 20 largest traffic accidents in recent US history","type":"webpage"},"uris":["http://www.mendeley.com/documents/?uuid=cd4b3dff-89b3-3f5b-9ba3-8d302ba537fd"]}],"mendeley":{"formattedCitation":"(&lt;i&gt;5&lt;/i&gt;)","plainTextFormattedCitation":"(5)","previouslyFormattedCitation":"(&lt;i&gt;5&lt;/i&gt;)"},"properties":{"noteIndex":0},"schema":"https://github.com/citation-style-language/schema/raw/master/csl-citation.json"}</w:instrText>
      </w:r>
      <w:r w:rsidRPr="00816002">
        <w:rPr>
          <w:rFonts w:eastAsia="Times New Roman" w:cs="Times New Roman"/>
          <w:color w:val="000000"/>
          <w:szCs w:val="24"/>
        </w:rPr>
        <w:fldChar w:fldCharType="separate"/>
      </w:r>
      <w:r w:rsidRPr="00816002">
        <w:rPr>
          <w:rFonts w:eastAsia="Times New Roman" w:cs="Times New Roman"/>
          <w:color w:val="000000"/>
          <w:szCs w:val="24"/>
        </w:rPr>
        <w:t>(</w:t>
      </w:r>
      <w:r w:rsidRPr="00816002">
        <w:rPr>
          <w:rFonts w:eastAsia="Times New Roman" w:cs="Times New Roman"/>
          <w:i/>
          <w:color w:val="000000"/>
          <w:szCs w:val="24"/>
        </w:rPr>
        <w:t>5</w:t>
      </w:r>
      <w:r w:rsidRPr="00816002">
        <w:rPr>
          <w:rFonts w:eastAsia="Times New Roman" w:cs="Times New Roman"/>
          <w:color w:val="000000"/>
          <w:szCs w:val="24"/>
        </w:rPr>
        <w:t>)</w:t>
      </w:r>
      <w:r w:rsidRPr="00816002">
        <w:rPr>
          <w:rFonts w:eastAsia="Times New Roman" w:cs="Times New Roman"/>
          <w:color w:val="000000"/>
          <w:szCs w:val="24"/>
        </w:rPr>
        <w:fldChar w:fldCharType="end"/>
      </w:r>
      <w:r w:rsidRPr="00816002">
        <w:rPr>
          <w:rFonts w:eastAsia="Times New Roman" w:cs="Times New Roman"/>
          <w:color w:val="000000"/>
          <w:szCs w:val="24"/>
        </w:rPr>
        <w:t xml:space="preserve">. The study of Moore and Copper noted that despite a 20% decrease in traffic in thick fog, there was an increase of 16% in the total number of personal injury accidents </w:t>
      </w:r>
      <w:r w:rsidRPr="00816002">
        <w:rPr>
          <w:rFonts w:eastAsia="Times New Roman" w:cs="Times New Roman"/>
          <w:color w:val="000000"/>
          <w:szCs w:val="24"/>
        </w:rPr>
        <w:fldChar w:fldCharType="begin" w:fldLock="1"/>
      </w:r>
      <w:r w:rsidRPr="00816002">
        <w:rPr>
          <w:rFonts w:eastAsia="Times New Roman" w:cs="Times New Roman"/>
          <w:color w:val="000000"/>
          <w:szCs w:val="24"/>
        </w:rPr>
        <w:instrText>ADDIN CSL_CITATION {"citationItems":[{"id":"ITEM-1","itemData":{"author":[{"dropping-particle":"","family":"Moore","given":"R L","non-dropping-particle":"","parse-names":false,"suffix":""},{"dropping-particle":"","family":"Cooper","given":"L","non-dropping-particle":"","parse-names":false,"suffix":""}],"container-title":"Transport and Road Research Laboratory, TRRL Report LR 446","id":"ITEM-1","issued":{"date-parts":[["1972"]]},"publisher-place":"Crowthorne","title":"Fog and Road Traffic","type":"report"},"uris":["http://www.mendeley.com/documents/?uuid=ac8429b3-81f5-3295-92fc-b4d681d3e55e"]}],"mendeley":{"formattedCitation":"(&lt;i&gt;6&lt;/i&gt;)","plainTextFormattedCitation":"(6)","previouslyFormattedCitation":"(&lt;i&gt;6&lt;/i&gt;)"},"properties":{"noteIndex":0},"schema":"https://github.com/citation-style-language/schema/raw/master/csl-citation.json"}</w:instrText>
      </w:r>
      <w:r w:rsidRPr="00816002">
        <w:rPr>
          <w:rFonts w:eastAsia="Times New Roman" w:cs="Times New Roman"/>
          <w:color w:val="000000"/>
          <w:szCs w:val="24"/>
        </w:rPr>
        <w:fldChar w:fldCharType="separate"/>
      </w:r>
      <w:r w:rsidRPr="00816002">
        <w:rPr>
          <w:rFonts w:eastAsia="Times New Roman" w:cs="Times New Roman"/>
          <w:color w:val="000000"/>
          <w:szCs w:val="24"/>
        </w:rPr>
        <w:t>(</w:t>
      </w:r>
      <w:r w:rsidRPr="00816002">
        <w:rPr>
          <w:rFonts w:eastAsia="Times New Roman" w:cs="Times New Roman"/>
          <w:i/>
          <w:color w:val="000000"/>
          <w:szCs w:val="24"/>
        </w:rPr>
        <w:t>6</w:t>
      </w:r>
      <w:r w:rsidRPr="00816002">
        <w:rPr>
          <w:rFonts w:eastAsia="Times New Roman" w:cs="Times New Roman"/>
          <w:color w:val="000000"/>
          <w:szCs w:val="24"/>
        </w:rPr>
        <w:t>)</w:t>
      </w:r>
      <w:r w:rsidRPr="00816002">
        <w:rPr>
          <w:rFonts w:eastAsia="Times New Roman" w:cs="Times New Roman"/>
          <w:color w:val="000000"/>
          <w:szCs w:val="24"/>
        </w:rPr>
        <w:fldChar w:fldCharType="end"/>
      </w:r>
      <w:r w:rsidRPr="00816002">
        <w:rPr>
          <w:rFonts w:eastAsia="Times New Roman" w:cs="Times New Roman"/>
          <w:color w:val="000000"/>
          <w:szCs w:val="24"/>
        </w:rPr>
        <w:t xml:space="preserve">. Another study revealed that crashes occurred in heavy fog tend to involve multiple vehicles </w:t>
      </w:r>
      <w:r w:rsidRPr="00816002">
        <w:rPr>
          <w:rFonts w:eastAsia="Times New Roman" w:cs="Times New Roman"/>
          <w:color w:val="000000"/>
          <w:szCs w:val="24"/>
        </w:rPr>
        <w:fldChar w:fldCharType="begin" w:fldLock="1"/>
      </w:r>
      <w:r w:rsidRPr="00816002">
        <w:rPr>
          <w:rFonts w:eastAsia="Times New Roman" w:cs="Times New Roman"/>
          <w:color w:val="000000"/>
          <w:szCs w:val="24"/>
        </w:rPr>
        <w:instrText>ADDIN CSL_CITATION {"citationItems":[{"id":"ITEM-1","itemData":{"author":[{"dropping-particle":"","family":"Codling","given":"P J","non-dropping-particle":"","parse-names":false,"suffix":""}],"container-title":"Transport and Road Research Laboratory, TRRL Report LR 397","id":"ITEM-1","issued":{"date-parts":[["1971"]]},"title":"Thick fog and its effect on traffic flow and accident","type":"article-journal"},"uris":["http://www.mendeley.com/documents/?uuid=1e7e3a2a-8299-340c-bc45-78df1dd5dc0c"]}],"mendeley":{"formattedCitation":"(&lt;i&gt;7&lt;/i&gt;)","plainTextFormattedCitation":"(7)","previouslyFormattedCitation":"(&lt;i&gt;7&lt;/i&gt;)"},"properties":{"noteIndex":0},"schema":"https://github.com/citation-style-language/schema/raw/master/csl-citation.json"}</w:instrText>
      </w:r>
      <w:r w:rsidRPr="00816002">
        <w:rPr>
          <w:rFonts w:eastAsia="Times New Roman" w:cs="Times New Roman"/>
          <w:color w:val="000000"/>
          <w:szCs w:val="24"/>
        </w:rPr>
        <w:fldChar w:fldCharType="separate"/>
      </w:r>
      <w:r w:rsidRPr="00816002">
        <w:rPr>
          <w:rFonts w:eastAsia="Times New Roman" w:cs="Times New Roman"/>
          <w:color w:val="000000"/>
          <w:szCs w:val="24"/>
        </w:rPr>
        <w:t>(</w:t>
      </w:r>
      <w:r w:rsidRPr="00816002">
        <w:rPr>
          <w:rFonts w:eastAsia="Times New Roman" w:cs="Times New Roman"/>
          <w:i/>
          <w:color w:val="000000"/>
          <w:szCs w:val="24"/>
        </w:rPr>
        <w:t>7</w:t>
      </w:r>
      <w:r w:rsidRPr="00816002">
        <w:rPr>
          <w:rFonts w:eastAsia="Times New Roman" w:cs="Times New Roman"/>
          <w:color w:val="000000"/>
          <w:szCs w:val="24"/>
        </w:rPr>
        <w:t>)</w:t>
      </w:r>
      <w:r w:rsidRPr="00816002">
        <w:rPr>
          <w:rFonts w:eastAsia="Times New Roman" w:cs="Times New Roman"/>
          <w:color w:val="000000"/>
          <w:szCs w:val="24"/>
        </w:rPr>
        <w:fldChar w:fldCharType="end"/>
      </w:r>
      <w:r w:rsidRPr="00816002">
        <w:rPr>
          <w:rFonts w:eastAsia="Times New Roman" w:cs="Times New Roman"/>
          <w:color w:val="000000"/>
          <w:szCs w:val="24"/>
        </w:rPr>
        <w:t xml:space="preserve">. Considering rainy weather, it was found that the risk of injury crashes in rainy weather conditions could be two times greater than in clear weather conditions </w:t>
      </w:r>
      <w:r w:rsidRPr="00816002">
        <w:rPr>
          <w:rFonts w:eastAsia="Times New Roman" w:cs="Times New Roman"/>
          <w:color w:val="000000"/>
          <w:szCs w:val="24"/>
        </w:rPr>
        <w:fldChar w:fldCharType="begin" w:fldLock="1"/>
      </w:r>
      <w:r w:rsidRPr="00816002">
        <w:rPr>
          <w:rFonts w:eastAsia="Times New Roman" w:cs="Times New Roman"/>
          <w:color w:val="000000"/>
          <w:szCs w:val="24"/>
        </w:rPr>
        <w:instrText>ADDIN CSL_CITATION {"citationItems":[{"id":"ITEM-1","itemData":{"author":[{"dropping-particle":"","family":"Brodsky","given":"Harold","non-dropping-particle":"","parse-names":false,"suffix":""},{"dropping-particle":"","family":"Hakkert","given":"A. Shalom","non-dropping-particle":"","parse-names":false,"suffix":""}],"container-title":"Accident Analysis and Prevention","id":"ITEM-1","issue":"3","issued":{"date-parts":[["1988"]]},"page":"161-176","title":"Risk of Road Accident in Rainy Weather","type":"article-journal","volume":"20"},"uris":["http://www.mendeley.com/documents/?uuid=3e765027-4727-43fd-9eb0-305f1c231493"]}],"mendeley":{"formattedCitation":"(&lt;i&gt;8&lt;/i&gt;)","plainTextFormattedCitation":"(8)","previouslyFormattedCitation":"(&lt;i&gt;8&lt;/i&gt;)"},"properties":{"noteIndex":0},"schema":"https://github.com/citation-style-language/schema/raw/master/csl-citation.json"}</w:instrText>
      </w:r>
      <w:r w:rsidRPr="00816002">
        <w:rPr>
          <w:rFonts w:eastAsia="Times New Roman" w:cs="Times New Roman"/>
          <w:color w:val="000000"/>
          <w:szCs w:val="24"/>
        </w:rPr>
        <w:fldChar w:fldCharType="separate"/>
      </w:r>
      <w:r w:rsidRPr="00816002">
        <w:rPr>
          <w:rFonts w:eastAsia="Times New Roman" w:cs="Times New Roman"/>
          <w:color w:val="000000"/>
          <w:szCs w:val="24"/>
        </w:rPr>
        <w:t>(</w:t>
      </w:r>
      <w:r w:rsidRPr="00816002">
        <w:rPr>
          <w:rFonts w:eastAsia="Times New Roman" w:cs="Times New Roman"/>
          <w:i/>
          <w:color w:val="000000"/>
          <w:szCs w:val="24"/>
        </w:rPr>
        <w:t>8</w:t>
      </w:r>
      <w:r w:rsidRPr="00816002">
        <w:rPr>
          <w:rFonts w:eastAsia="Times New Roman" w:cs="Times New Roman"/>
          <w:color w:val="000000"/>
          <w:szCs w:val="24"/>
        </w:rPr>
        <w:t>)</w:t>
      </w:r>
      <w:r w:rsidRPr="00816002">
        <w:rPr>
          <w:rFonts w:eastAsia="Times New Roman" w:cs="Times New Roman"/>
          <w:color w:val="000000"/>
          <w:szCs w:val="24"/>
        </w:rPr>
        <w:fldChar w:fldCharType="end"/>
      </w:r>
      <w:r w:rsidRPr="00816002">
        <w:rPr>
          <w:rFonts w:eastAsia="Times New Roman" w:cs="Times New Roman"/>
          <w:color w:val="000000"/>
          <w:szCs w:val="24"/>
        </w:rPr>
        <w:t xml:space="preserve">. Several studies concluded that crashes increase due to vision obstruction during heavy rainfall by 100% or more </w:t>
      </w:r>
      <w:r w:rsidRPr="00816002">
        <w:rPr>
          <w:rFonts w:eastAsia="Times New Roman" w:cs="Times New Roman"/>
          <w:color w:val="000000"/>
          <w:szCs w:val="24"/>
        </w:rPr>
        <w:fldChar w:fldCharType="begin" w:fldLock="1"/>
      </w:r>
      <w:r w:rsidRPr="00816002">
        <w:rPr>
          <w:rFonts w:eastAsia="Times New Roman" w:cs="Times New Roman"/>
          <w:color w:val="000000"/>
          <w:szCs w:val="24"/>
        </w:rPr>
        <w:instrText>ADDIN CSL_CITATION {"citationItems":[{"id":"ITEM-1","itemData":{"author":[{"dropping-particle":"","family":"Brodsky","given":"Harold","non-dropping-particle":"","parse-names":false,"suffix":""},{"dropping-particle":"","family":"Hakkert","given":"A. Shalom","non-dropping-particle":"","parse-names":false,"suffix":""}],"container-title":"Accident Analysis and Prevention","id":"ITEM-1","issue":"3","issued":{"date-parts":[["1988"]]},"page":"161-176","title":"Risk of Road Accident in Rainy Weather","type":"article-journal","volume":"20"},"uris":["http://www.mendeley.com/documents/?uuid=3e765027-4727-43fd-9eb0-305f1c231493"]}],"mendeley":{"formattedCitation":"(&lt;i&gt;8&lt;/i&gt;)","plainTextFormattedCitation":"(8)","previouslyFormattedCitation":"(&lt;i&gt;8&lt;/i&gt;)"},"properties":{"noteIndex":0},"schema":"https://github.com/citation-style-language/schema/raw/master/csl-citation.json"}</w:instrText>
      </w:r>
      <w:r w:rsidRPr="00816002">
        <w:rPr>
          <w:rFonts w:eastAsia="Times New Roman" w:cs="Times New Roman"/>
          <w:color w:val="000000"/>
          <w:szCs w:val="24"/>
        </w:rPr>
        <w:fldChar w:fldCharType="separate"/>
      </w:r>
      <w:r w:rsidRPr="00816002">
        <w:rPr>
          <w:rFonts w:eastAsia="Times New Roman" w:cs="Times New Roman"/>
          <w:color w:val="000000"/>
          <w:szCs w:val="24"/>
        </w:rPr>
        <w:t>(</w:t>
      </w:r>
      <w:r w:rsidRPr="00816002">
        <w:rPr>
          <w:rFonts w:eastAsia="Times New Roman" w:cs="Times New Roman"/>
          <w:i/>
          <w:color w:val="000000"/>
          <w:szCs w:val="24"/>
        </w:rPr>
        <w:t>8</w:t>
      </w:r>
      <w:r w:rsidRPr="00816002">
        <w:rPr>
          <w:rFonts w:eastAsia="Times New Roman" w:cs="Times New Roman"/>
          <w:color w:val="000000"/>
          <w:szCs w:val="24"/>
        </w:rPr>
        <w:t>)</w:t>
      </w:r>
      <w:r w:rsidRPr="00816002">
        <w:rPr>
          <w:rFonts w:eastAsia="Times New Roman" w:cs="Times New Roman"/>
          <w:color w:val="000000"/>
          <w:szCs w:val="24"/>
        </w:rPr>
        <w:fldChar w:fldCharType="end"/>
      </w:r>
      <w:r w:rsidRPr="00816002">
        <w:rPr>
          <w:rFonts w:eastAsia="Times New Roman" w:cs="Times New Roman"/>
          <w:color w:val="000000"/>
          <w:szCs w:val="24"/>
        </w:rPr>
        <w:t xml:space="preserve">, while others found more moderate but </w:t>
      </w:r>
      <w:r w:rsidRPr="00816002">
        <w:rPr>
          <w:rFonts w:eastAsia="Times New Roman" w:cs="Times New Roman"/>
          <w:color w:val="000000"/>
          <w:szCs w:val="24"/>
        </w:rPr>
        <w:lastRenderedPageBreak/>
        <w:t xml:space="preserve">still statistically significant increases </w:t>
      </w:r>
      <w:r w:rsidRPr="00816002">
        <w:rPr>
          <w:rFonts w:eastAsia="Times New Roman" w:cs="Times New Roman"/>
          <w:color w:val="000000"/>
          <w:szCs w:val="24"/>
        </w:rPr>
        <w:fldChar w:fldCharType="begin" w:fldLock="1"/>
      </w:r>
      <w:r w:rsidRPr="00816002">
        <w:rPr>
          <w:rFonts w:eastAsia="Times New Roman" w:cs="Times New Roman"/>
          <w:color w:val="000000"/>
          <w:szCs w:val="24"/>
        </w:rPr>
        <w:instrText>ADDIN CSL_CITATION {"citationItems":[{"id":"ITEM-1","itemData":{"ISSN":"0936577X","abstract":"The impact of weather conditions on traffic accidents is an insufficiently understood and poorly quantified phenomenon in Canada, and recent research results reflect conditions that are not entirely characteristic of the Canadian climatic setting. This study analyzed the effects of rain, mean temperature and snow on automobile accidents in Montreal, Canada, from 1990 to 1992. Three time frames were used, monthly, annual and the entire study period. All 3 weather variables impacted road accidents significantly. Snow was shown to be the leading variable, as the number of accidents increased sharply with increased snowfalls. This finding is importan1 in light of recent provincial and municipal proposals to reduce spending on winter snow cleanng as a way of cutting operating costs.","author":[{"dropping-particle":"","family":"Andreescu","given":"Mircea Paul","non-dropping-particle":"","parse-names":false,"suffix":""},{"dropping-particle":"","family":"Frost","given":"David B.","non-dropping-particle":"","parse-names":false,"suffix":""}],"container-title":"Climate Research","id":"ITEM-1","issue":"3","issued":{"date-parts":[["1998"]]},"page":"225-230","title":"Weather and traffic accidents in Montreal, Canada","type":"article-journal","volume":"9"},"uris":["http://www.mendeley.com/documents/?uuid=04137b77-f53f-4386-bf7a-3e59540daa6f"]}],"mendeley":{"formattedCitation":"(&lt;i&gt;9&lt;/i&gt;)","plainTextFormattedCitation":"(9)","previouslyFormattedCitation":"(&lt;i&gt;9&lt;/i&gt;)"},"properties":{"noteIndex":0},"schema":"https://github.com/citation-style-language/schema/raw/master/csl-citation.json"}</w:instrText>
      </w:r>
      <w:r w:rsidRPr="00816002">
        <w:rPr>
          <w:rFonts w:eastAsia="Times New Roman" w:cs="Times New Roman"/>
          <w:color w:val="000000"/>
          <w:szCs w:val="24"/>
        </w:rPr>
        <w:fldChar w:fldCharType="separate"/>
      </w:r>
      <w:r w:rsidRPr="00816002">
        <w:rPr>
          <w:rFonts w:eastAsia="Times New Roman" w:cs="Times New Roman"/>
          <w:color w:val="000000"/>
          <w:szCs w:val="24"/>
        </w:rPr>
        <w:t>(</w:t>
      </w:r>
      <w:r w:rsidRPr="00816002">
        <w:rPr>
          <w:rFonts w:eastAsia="Times New Roman" w:cs="Times New Roman"/>
          <w:i/>
          <w:color w:val="000000"/>
          <w:szCs w:val="24"/>
        </w:rPr>
        <w:t>9</w:t>
      </w:r>
      <w:r w:rsidRPr="00816002">
        <w:rPr>
          <w:rFonts w:eastAsia="Times New Roman" w:cs="Times New Roman"/>
          <w:color w:val="000000"/>
          <w:szCs w:val="24"/>
        </w:rPr>
        <w:t>)</w:t>
      </w:r>
      <w:r w:rsidRPr="00816002">
        <w:rPr>
          <w:rFonts w:eastAsia="Times New Roman" w:cs="Times New Roman"/>
          <w:color w:val="000000"/>
          <w:szCs w:val="24"/>
        </w:rPr>
        <w:fldChar w:fldCharType="end"/>
      </w:r>
      <w:r w:rsidRPr="00816002">
        <w:rPr>
          <w:rFonts w:eastAsia="Times New Roman" w:cs="Times New Roman"/>
          <w:color w:val="000000"/>
          <w:szCs w:val="24"/>
        </w:rPr>
        <w:t xml:space="preserve">. However, in the state of Wyoming, the number of snow-related crashes are particularly significant. Merely in winter 2018, there were 1,438 snow-related crashes, which resulted in fatalities, extended closures, and significant economic loss </w:t>
      </w:r>
      <w:r w:rsidRPr="00816002">
        <w:rPr>
          <w:rFonts w:eastAsia="Times New Roman" w:cs="Times New Roman"/>
          <w:color w:val="000000"/>
          <w:szCs w:val="24"/>
        </w:rPr>
        <w:fldChar w:fldCharType="begin" w:fldLock="1"/>
      </w:r>
      <w:r w:rsidRPr="00816002">
        <w:rPr>
          <w:rFonts w:eastAsia="Times New Roman" w:cs="Times New Roman"/>
          <w:color w:val="000000"/>
          <w:szCs w:val="24"/>
        </w:rPr>
        <w:instrText>ADDIN CSL_CITATION {"citationItems":[{"id":"ITEM-1","itemData":{"author":[{"dropping-particle":"","family":"WYDOT","given":"","non-dropping-particle":"","parse-names":false,"suffix":""}],"container-title":"Highway Safety Program, Wyoming Department of Transportation, Cheyenne, WY","id":"ITEM-1","issued":{"date-parts":[["2019"]]},"title":"Wyoming Report on Traffic Crashes – 2018","type":"article-journal"},"uris":["http://www.mendeley.com/documents/?uuid=f48ae33b-2f30-40c1-b08f-4b0f90c2fcf0"]}],"mendeley":{"formattedCitation":"(&lt;i&gt;10&lt;/i&gt;)","plainTextFormattedCitation":"(10)","previouslyFormattedCitation":"(&lt;i&gt;10&lt;/i&gt;)"},"properties":{"noteIndex":0},"schema":"https://github.com/citation-style-language/schema/raw/master/csl-citation.json"}</w:instrText>
      </w:r>
      <w:r w:rsidRPr="00816002">
        <w:rPr>
          <w:rFonts w:eastAsia="Times New Roman" w:cs="Times New Roman"/>
          <w:color w:val="000000"/>
          <w:szCs w:val="24"/>
        </w:rPr>
        <w:fldChar w:fldCharType="separate"/>
      </w:r>
      <w:r w:rsidRPr="00816002">
        <w:rPr>
          <w:rFonts w:eastAsia="Times New Roman" w:cs="Times New Roman"/>
          <w:color w:val="000000"/>
          <w:szCs w:val="24"/>
        </w:rPr>
        <w:t>(</w:t>
      </w:r>
      <w:r w:rsidRPr="00816002">
        <w:rPr>
          <w:rFonts w:eastAsia="Times New Roman" w:cs="Times New Roman"/>
          <w:i/>
          <w:color w:val="000000"/>
          <w:szCs w:val="24"/>
        </w:rPr>
        <w:t>10</w:t>
      </w:r>
      <w:r w:rsidRPr="00816002">
        <w:rPr>
          <w:rFonts w:eastAsia="Times New Roman" w:cs="Times New Roman"/>
          <w:color w:val="000000"/>
          <w:szCs w:val="24"/>
        </w:rPr>
        <w:t>)</w:t>
      </w:r>
      <w:r w:rsidRPr="00816002">
        <w:rPr>
          <w:rFonts w:eastAsia="Times New Roman" w:cs="Times New Roman"/>
          <w:color w:val="000000"/>
          <w:szCs w:val="24"/>
        </w:rPr>
        <w:fldChar w:fldCharType="end"/>
      </w:r>
      <w:r w:rsidRPr="00816002">
        <w:rPr>
          <w:rFonts w:eastAsia="Times New Roman" w:cs="Times New Roman"/>
          <w:color w:val="000000"/>
          <w:szCs w:val="24"/>
        </w:rPr>
        <w:t xml:space="preserve">. This is mainly due to Wyoming’s adverse winter weather events (such as low visibility and icy road surface from blizzard conditions) and the state’s roadway and traffic flow conditions (i.e., a large number of low volume rural two-lane highways, and mountainous freeways with high percentage of heavy inter- and intra-state freight traffic). In practice, the negative impact of snowy weather on roadway safety can be effectively mitigated through the implementation of various safety countermeasures, such as Dynamic Massage Sign (DMS) and Variable Speed Limit (VSL) </w:t>
      </w:r>
      <w:r w:rsidRPr="00816002">
        <w:rPr>
          <w:rFonts w:eastAsia="Times New Roman" w:cs="Times New Roman"/>
          <w:color w:val="000000"/>
          <w:szCs w:val="24"/>
        </w:rPr>
        <w:fldChar w:fldCharType="begin" w:fldLock="1"/>
      </w:r>
      <w:r w:rsidRPr="00816002">
        <w:rPr>
          <w:rFonts w:eastAsia="Times New Roman" w:cs="Times New Roman"/>
          <w:color w:val="000000"/>
          <w:szCs w:val="24"/>
        </w:rPr>
        <w:instrText>ADDIN CSL_CITATION {"citationItems":[{"id":"ITEM-1","itemData":{"DOI":"10.3141/2521-05","abstract":"This paper examined the interaction between roadway geometric char-acteristics and adverse weather conditions and their impact on crash occurrence on rural variable speed limit freeway corridors through mountainous terrain. As a quantitative measure of the effect of geomet-rics in adverse weather conditions, a crash frequency safety performance function that used generalized linear regression was developed with explanatory variables including snow, ice, frost, wind, horizontal cur-vature, and steep grades. This research concluded that the inter action between grades and horizontal curves with weather variables had a sig-nificant impact on crash occurrence. The research suggested that dis-tinct variable speed limit strategies should be implemented on segments with challenging roadway geometry.","author":[{"dropping-particle":"","family":"Promothes Saha","given":"","non-dropping-particle":"","parse-names":false,"suffix":""},{"dropping-particle":"","family":"Mohamed M. Ahmed","given":"","non-dropping-particle":"","parse-names":false,"suffix":""},{"dropping-particle":"","family":"Rhonda Kae Young","given":"","non-dropping-particle":"","parse-names":false,"suffix":""}],"container-title":"Transportation Research Record: Journal of the Transportation Research Board","id":"ITEM-1","issue":"2521","issued":{"date-parts":[["2015"]]},"page":"45-53","publisher":"Transportation Research Board","title":"Safety Effectiveness of Variable Speed Limit System in Adverse Weather Conditions on Challenging Roadway Geometry","type":"article-journal"},"uris":["http://www.mendeley.com/documents/?uuid=561afd7b-57ec-3130-af63-bc74605c9561"]},{"id":"ITEM-2","itemData":{"author":[{"dropping-particle":"","family":"Sui","given":"Yanfei","non-dropping-particle":"","parse-names":false,"suffix":""},{"dropping-particle":"","family":"Young","given":"Rhonda","non-dropping-particle":"","parse-names":false,"suffix":""}],"container-title":"Journal of Transportation Engineering","id":"ITEM-2","issue":"6","issued":{"date-parts":[["2014"]]},"title":"Impact of Dynamic Message Signs on Speeds Observed on a Rural Interstate","type":"article-journal","volume":"140"},"uris":["http://www.mendeley.com/documents/?uuid=74c65bae-15de-4cc6-9a0e-44f1a96b3b74"]}],"mendeley":{"formattedCitation":"(&lt;i&gt;11&lt;/i&gt;, &lt;i&gt;12&lt;/i&gt;)","plainTextFormattedCitation":"(11, 12)","previouslyFormattedCitation":"(&lt;i&gt;11&lt;/i&gt;, &lt;i&gt;12&lt;/i&gt;)"},"properties":{"noteIndex":0},"schema":"https://github.com/citation-style-language/schema/raw/master/csl-citation.json"}</w:instrText>
      </w:r>
      <w:r w:rsidRPr="00816002">
        <w:rPr>
          <w:rFonts w:eastAsia="Times New Roman" w:cs="Times New Roman"/>
          <w:color w:val="000000"/>
          <w:szCs w:val="24"/>
        </w:rPr>
        <w:fldChar w:fldCharType="separate"/>
      </w:r>
      <w:r w:rsidRPr="00816002">
        <w:rPr>
          <w:rFonts w:eastAsia="Times New Roman" w:cs="Times New Roman"/>
          <w:color w:val="000000"/>
          <w:szCs w:val="24"/>
        </w:rPr>
        <w:t>(</w:t>
      </w:r>
      <w:r w:rsidRPr="00816002">
        <w:rPr>
          <w:rFonts w:eastAsia="Times New Roman" w:cs="Times New Roman"/>
          <w:i/>
          <w:color w:val="000000"/>
          <w:szCs w:val="24"/>
        </w:rPr>
        <w:t>11</w:t>
      </w:r>
      <w:r w:rsidRPr="00816002">
        <w:rPr>
          <w:rFonts w:eastAsia="Times New Roman" w:cs="Times New Roman"/>
          <w:color w:val="000000"/>
          <w:szCs w:val="24"/>
        </w:rPr>
        <w:t xml:space="preserve">, </w:t>
      </w:r>
      <w:r w:rsidRPr="00816002">
        <w:rPr>
          <w:rFonts w:eastAsia="Times New Roman" w:cs="Times New Roman"/>
          <w:i/>
          <w:color w:val="000000"/>
          <w:szCs w:val="24"/>
        </w:rPr>
        <w:t>12</w:t>
      </w:r>
      <w:r w:rsidRPr="00816002">
        <w:rPr>
          <w:rFonts w:eastAsia="Times New Roman" w:cs="Times New Roman"/>
          <w:color w:val="000000"/>
          <w:szCs w:val="24"/>
        </w:rPr>
        <w:t>)</w:t>
      </w:r>
      <w:r w:rsidRPr="00816002">
        <w:rPr>
          <w:rFonts w:eastAsia="Times New Roman" w:cs="Times New Roman"/>
          <w:color w:val="000000"/>
          <w:szCs w:val="24"/>
        </w:rPr>
        <w:fldChar w:fldCharType="end"/>
      </w:r>
      <w:r w:rsidRPr="00816002">
        <w:rPr>
          <w:rFonts w:eastAsia="Times New Roman" w:cs="Times New Roman"/>
          <w:color w:val="000000"/>
          <w:szCs w:val="24"/>
        </w:rPr>
        <w:t xml:space="preserve">.  Nevertheless, these countermeasures require accurate and real-time road surface and weather information to operate effectively and reliably. Therefore, the detection of real-time weather condition and providing drivers with appropriate warnings are crucial for safe driving during adverse weather conditions, including snow, in Wyoming. This is considered by the Wyoming Department of Transportation (WYDOT) Travel Information Service as a primary task </w:t>
      </w:r>
      <w:r w:rsidRPr="00816002">
        <w:rPr>
          <w:rFonts w:eastAsia="Times New Roman" w:cs="Times New Roman"/>
          <w:color w:val="000000"/>
          <w:szCs w:val="24"/>
        </w:rPr>
        <w:fldChar w:fldCharType="begin" w:fldLock="1"/>
      </w:r>
      <w:r w:rsidRPr="00816002">
        <w:rPr>
          <w:rFonts w:eastAsia="Times New Roman" w:cs="Times New Roman"/>
          <w:color w:val="000000"/>
          <w:szCs w:val="24"/>
        </w:rPr>
        <w:instrText>ADDIN CSL_CITATION {"citationItems":[{"id":"ITEM-1","itemData":{"author":[{"dropping-particle":"","family":"WYDOT","given":"","non-dropping-particle":"","parse-names":false,"suffix":""}],"container-title":"Wyoming Department of Transportation, Cheyenne, WY","id":"ITEM-1","issued":{"date-parts":[["2019"]]},"title":"Snowplow Priority Plan","type":"article-journal"},"uris":["http://www.mendeley.com/documents/?uuid=bb14aa6e-0995-49bd-b6cb-0f023380585b"]}],"mendeley":{"formattedCitation":"(&lt;i&gt;13&lt;/i&gt;)","plainTextFormattedCitation":"(13)","previouslyFormattedCitation":"(&lt;i&gt;13&lt;/i&gt;)"},"properties":{"noteIndex":0},"schema":"https://github.com/citation-style-language/schema/raw/master/csl-citation.json"}</w:instrText>
      </w:r>
      <w:r w:rsidRPr="00816002">
        <w:rPr>
          <w:rFonts w:eastAsia="Times New Roman" w:cs="Times New Roman"/>
          <w:color w:val="000000"/>
          <w:szCs w:val="24"/>
        </w:rPr>
        <w:fldChar w:fldCharType="separate"/>
      </w:r>
      <w:r w:rsidRPr="00816002">
        <w:rPr>
          <w:rFonts w:eastAsia="Times New Roman" w:cs="Times New Roman"/>
          <w:color w:val="000000"/>
          <w:szCs w:val="24"/>
        </w:rPr>
        <w:t>(</w:t>
      </w:r>
      <w:r w:rsidRPr="00816002">
        <w:rPr>
          <w:rFonts w:eastAsia="Times New Roman" w:cs="Times New Roman"/>
          <w:i/>
          <w:color w:val="000000"/>
          <w:szCs w:val="24"/>
        </w:rPr>
        <w:t>13</w:t>
      </w:r>
      <w:r w:rsidRPr="00816002">
        <w:rPr>
          <w:rFonts w:eastAsia="Times New Roman" w:cs="Times New Roman"/>
          <w:color w:val="000000"/>
          <w:szCs w:val="24"/>
        </w:rPr>
        <w:t>)</w:t>
      </w:r>
      <w:r w:rsidRPr="00816002">
        <w:rPr>
          <w:rFonts w:eastAsia="Times New Roman" w:cs="Times New Roman"/>
          <w:color w:val="000000"/>
          <w:szCs w:val="24"/>
        </w:rPr>
        <w:fldChar w:fldCharType="end"/>
      </w:r>
      <w:r w:rsidRPr="00816002">
        <w:rPr>
          <w:rFonts w:eastAsia="Times New Roman" w:cs="Times New Roman"/>
          <w:color w:val="000000"/>
          <w:szCs w:val="24"/>
        </w:rPr>
        <w:t xml:space="preserve">. </w:t>
      </w:r>
    </w:p>
    <w:p w14:paraId="0917584C" w14:textId="77777777" w:rsidR="00816002" w:rsidRPr="00816002" w:rsidRDefault="00816002" w:rsidP="00816002">
      <w:pPr>
        <w:rPr>
          <w:rFonts w:eastAsia="Times New Roman" w:cs="Times New Roman"/>
          <w:color w:val="000000"/>
          <w:szCs w:val="24"/>
        </w:rPr>
      </w:pPr>
      <w:r w:rsidRPr="00816002">
        <w:rPr>
          <w:rFonts w:eastAsia="Times New Roman" w:cs="Times New Roman"/>
          <w:color w:val="000000"/>
          <w:szCs w:val="24"/>
        </w:rPr>
        <w:t xml:space="preserve">The state-of-practice of collecting and broadcasting road weather information to travelers has been predominantly based on roadside weather stations and Road Weather Information Systems (RWIS). Although RWIS can provide quantitative weather data, such as temperature, humidity, wind speed, visibility, and precipitation, these systems are expensive. According to the U.S. Department of Transportation (USDOT), the average total cost of implementing a RWIS is about $52,000 per unit </w:t>
      </w:r>
      <w:r w:rsidRPr="00816002">
        <w:rPr>
          <w:rFonts w:eastAsia="Times New Roman" w:cs="Times New Roman"/>
          <w:color w:val="000000"/>
          <w:szCs w:val="24"/>
        </w:rPr>
        <w:fldChar w:fldCharType="begin" w:fldLock="1"/>
      </w:r>
      <w:r w:rsidRPr="00816002">
        <w:rPr>
          <w:rFonts w:eastAsia="Times New Roman" w:cs="Times New Roman"/>
          <w:color w:val="000000"/>
          <w:szCs w:val="24"/>
        </w:rPr>
        <w:instrText>ADDIN CSL_CITATION {"citationItems":[{"id":"ITEM-1","itemData":{"author":[{"dropping-particle":"","family":"U.S. Department of Transportation","given":"","non-dropping-particle":"","parse-names":false,"suffix":""}],"id":"ITEM-1","issued":{"date-parts":[["0"]]},"title":"RITA | ITS | Costs: Road Weather Information System (RWIS) Environmental Sensor Station (ESS)","type":"webpage"},"uris":["http://www.mendeley.com/documents/?uuid=70c67b1c-2d86-3074-853c-bbb4f41630c0"]}],"mendeley":{"formattedCitation":"(&lt;i&gt;14&lt;/i&gt;)","plainTextFormattedCitation":"(14)","previouslyFormattedCitation":"(&lt;i&gt;14&lt;/i&gt;)"},"properties":{"noteIndex":0},"schema":"https://github.com/citation-style-language/schema/raw/master/csl-citation.json"}</w:instrText>
      </w:r>
      <w:r w:rsidRPr="00816002">
        <w:rPr>
          <w:rFonts w:eastAsia="Times New Roman" w:cs="Times New Roman"/>
          <w:color w:val="000000"/>
          <w:szCs w:val="24"/>
        </w:rPr>
        <w:fldChar w:fldCharType="separate"/>
      </w:r>
      <w:r w:rsidRPr="00816002">
        <w:rPr>
          <w:rFonts w:eastAsia="Times New Roman" w:cs="Times New Roman"/>
          <w:color w:val="000000"/>
          <w:szCs w:val="24"/>
        </w:rPr>
        <w:t>(</w:t>
      </w:r>
      <w:r w:rsidRPr="00816002">
        <w:rPr>
          <w:rFonts w:eastAsia="Times New Roman" w:cs="Times New Roman"/>
          <w:i/>
          <w:color w:val="000000"/>
          <w:szCs w:val="24"/>
        </w:rPr>
        <w:t>14</w:t>
      </w:r>
      <w:r w:rsidRPr="00816002">
        <w:rPr>
          <w:rFonts w:eastAsia="Times New Roman" w:cs="Times New Roman"/>
          <w:color w:val="000000"/>
          <w:szCs w:val="24"/>
        </w:rPr>
        <w:t>)</w:t>
      </w:r>
      <w:r w:rsidRPr="00816002">
        <w:rPr>
          <w:rFonts w:eastAsia="Times New Roman" w:cs="Times New Roman"/>
          <w:color w:val="000000"/>
          <w:szCs w:val="24"/>
        </w:rPr>
        <w:fldChar w:fldCharType="end"/>
      </w:r>
      <w:r w:rsidRPr="00816002">
        <w:rPr>
          <w:rFonts w:eastAsia="Times New Roman" w:cs="Times New Roman"/>
          <w:color w:val="000000"/>
          <w:szCs w:val="24"/>
        </w:rPr>
        <w:t>. Therefore, their widespread implementation might not be feasible. In addition, sensors on the weather stations are usually not mounted at the road surface level. Many weather conditions, such as blowing snow, may reduce the visibility only at the road surface level due to the accumulation of snow on the side of the road and wind, especially in mountainous regions. In such cases, the visibility distance at higher elevations identified by weather stations might not represent the actual visibility and road surface conditions. Moreover, these weather stations are location-specific and cannot provide real-time trajectory-level weather data. In comparison, the use of fixed webcams, as well as in-vehicle cameras, tends to be a more cost-effective and reliable alternative, and could be installed where power and communication are available. Also, they can provide road weather conditions including surface condition unlike RWIS.</w:t>
      </w:r>
    </w:p>
    <w:p w14:paraId="5FA2FF0D" w14:textId="77777777" w:rsidR="00816002" w:rsidRPr="00816002" w:rsidRDefault="00816002" w:rsidP="00816002">
      <w:pPr>
        <w:rPr>
          <w:rFonts w:eastAsia="Times New Roman" w:cs="Times New Roman"/>
          <w:color w:val="000000"/>
          <w:szCs w:val="24"/>
        </w:rPr>
      </w:pPr>
      <w:r w:rsidRPr="00816002">
        <w:rPr>
          <w:rFonts w:eastAsia="Times New Roman" w:cs="Times New Roman"/>
          <w:color w:val="000000"/>
          <w:szCs w:val="24"/>
        </w:rPr>
        <w:t xml:space="preserve">Figure 1 shows the existing Webcam locations in Wyoming Road Network. Merely on the 402-mile Interstate Freeway 80 (I-80) in Wyoming, currently there are 56 fixed webcams with each location having three views of the roadway, including west bound, east bound, and road surface. The real-time road surface conditions can also be collected unlike RWIS since the webcams are also capable of providing images of the road surface, as shown in Figure 2.  </w:t>
      </w:r>
    </w:p>
    <w:p w14:paraId="0B1F6C58" w14:textId="77777777" w:rsidR="00816002" w:rsidRPr="00816002" w:rsidRDefault="00816002" w:rsidP="00816002">
      <w:pPr>
        <w:rPr>
          <w:rFonts w:eastAsia="Times New Roman" w:cs="Times New Roman"/>
          <w:color w:val="000000"/>
          <w:szCs w:val="24"/>
        </w:rPr>
      </w:pPr>
      <w:r w:rsidRPr="00816002">
        <w:rPr>
          <w:rFonts w:eastAsia="Times New Roman" w:cs="Times New Roman"/>
          <w:noProof/>
          <w:color w:val="000000"/>
          <w:szCs w:val="24"/>
        </w:rPr>
        <w:lastRenderedPageBreak/>
        <w:drawing>
          <wp:inline distT="0" distB="0" distL="0" distR="0" wp14:anchorId="02B01E72" wp14:editId="6791AC15">
            <wp:extent cx="2860497" cy="2164443"/>
            <wp:effectExtent l="12700" t="12700" r="10160" b="7620"/>
            <wp:docPr id="1" name="Picture 1" descr="Figure 1 shows the existing webcam locations in Wyoming Road Network. Merely on Interstate Freeway 80 (I-80) in Wyoming, currently there are 56 webcams." title="Figure 1 Webcam locations in Wyoming Road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74D60D.tmp"/>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91894" cy="2188200"/>
                    </a:xfrm>
                    <a:prstGeom prst="rect">
                      <a:avLst/>
                    </a:prstGeom>
                    <a:ln w="3175">
                      <a:solidFill>
                        <a:schemeClr val="tx1"/>
                      </a:solidFill>
                    </a:ln>
                  </pic:spPr>
                </pic:pic>
              </a:graphicData>
            </a:graphic>
          </wp:inline>
        </w:drawing>
      </w:r>
    </w:p>
    <w:p w14:paraId="4D7CABA3" w14:textId="2CD4F7FF" w:rsidR="00816002" w:rsidRPr="00816002" w:rsidRDefault="00816002" w:rsidP="00816002">
      <w:pPr>
        <w:rPr>
          <w:rFonts w:eastAsia="Times New Roman" w:cs="Times New Roman"/>
          <w:b/>
          <w:bCs/>
          <w:iCs/>
          <w:color w:val="000000"/>
          <w:szCs w:val="24"/>
        </w:rPr>
      </w:pPr>
      <w:r w:rsidRPr="00816002">
        <w:rPr>
          <w:rFonts w:eastAsia="Times New Roman" w:cs="Times New Roman"/>
          <w:b/>
          <w:bCs/>
          <w:i/>
          <w:iCs/>
          <w:color w:val="000000"/>
          <w:szCs w:val="24"/>
        </w:rPr>
        <w:t xml:space="preserve">Figure 1 Webcam locations in Wyoming Road Network </w:t>
      </w:r>
      <w:r w:rsidRPr="00816002">
        <w:rPr>
          <w:rFonts w:eastAsia="Times New Roman" w:cs="Times New Roman"/>
          <w:b/>
          <w:bCs/>
          <w:iCs/>
          <w:color w:val="000000"/>
          <w:szCs w:val="24"/>
        </w:rPr>
        <w:t>(Source: wyoroad.info)</w:t>
      </w:r>
    </w:p>
    <w:p w14:paraId="42D170B2" w14:textId="77777777" w:rsidR="00816002" w:rsidRPr="00816002" w:rsidRDefault="00816002" w:rsidP="00816002">
      <w:pPr>
        <w:rPr>
          <w:rFonts w:eastAsia="Times New Roman" w:cs="Times New Roman"/>
          <w:color w:val="000000"/>
          <w:szCs w:val="24"/>
        </w:rPr>
      </w:pPr>
      <w:r w:rsidRPr="00816002">
        <w:rPr>
          <w:rFonts w:eastAsia="Times New Roman" w:cs="Times New Roman"/>
          <w:noProof/>
          <w:color w:val="000000"/>
          <w:szCs w:val="24"/>
        </w:rPr>
        <mc:AlternateContent>
          <mc:Choice Requires="wpg">
            <w:drawing>
              <wp:inline distT="0" distB="0" distL="0" distR="0" wp14:anchorId="653AF135" wp14:editId="21446BCD">
                <wp:extent cx="4492487" cy="4953662"/>
                <wp:effectExtent l="19050" t="19050" r="0" b="0"/>
                <wp:docPr id="89" name="Group 65" descr="Figure 2 shows some sample Images of the roadways in adverse and clear weather conditions collected from webcams located in Wyoming Road Network" title="Figure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92487" cy="4953662"/>
                          <a:chOff x="0" y="0"/>
                          <a:chExt cx="63129" cy="62701"/>
                        </a:xfrm>
                      </wpg:grpSpPr>
                      <wpg:grpSp>
                        <wpg:cNvPr id="90" name="Group 62"/>
                        <wpg:cNvGrpSpPr>
                          <a:grpSpLocks/>
                        </wpg:cNvGrpSpPr>
                        <wpg:grpSpPr bwMode="auto">
                          <a:xfrm>
                            <a:off x="0" y="30480"/>
                            <a:ext cx="57607" cy="27354"/>
                            <a:chOff x="0" y="0"/>
                            <a:chExt cx="57397" cy="33699"/>
                          </a:xfrm>
                        </wpg:grpSpPr>
                        <pic:pic xmlns:pic="http://schemas.openxmlformats.org/drawingml/2006/picture">
                          <pic:nvPicPr>
                            <pic:cNvPr id="91" name="Picture 53" descr="Figure 2 shows some sample Images of the roadways in adverse and clear weather conditions collected from webcams located in Wyoming Road Network" title="Figure 2: WYDOT Webcams Images"/>
                            <pic:cNvPicPr>
                              <a:picLocks/>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29051" y="0"/>
                              <a:ext cx="28346" cy="16459"/>
                            </a:xfrm>
                            <a:prstGeom prst="rect">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2" name="Picture 52" descr="Figure 2 shows some sample Images of the roadways in adverse and clear weather conditions collected from webcams located in Wyoming Road Network" title="Figure 2: WYDOT Webcams Images"/>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95" y="0"/>
                              <a:ext cx="28346" cy="16459"/>
                            </a:xfrm>
                            <a:prstGeom prst="rect">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3" name="Picture 54" descr="Figure 2 shows some sample Images of the roadways in adverse and clear weather conditions collected from webcams located in Wyoming Road Network" title="Figure 2: WYDOT Webcams Images"/>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17240"/>
                              <a:ext cx="28346" cy="16459"/>
                            </a:xfrm>
                            <a:prstGeom prst="rect">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4" name="Picture 55" descr="Figure 2 shows some sample Images of the roadways in adverse and clear weather conditions collected from webcams located in Wyoming Road Network" title="Figure 2: WYDOT Webcams Images"/>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29051" y="17218"/>
                              <a:ext cx="28346" cy="16459"/>
                            </a:xfrm>
                            <a:prstGeom prst="rect">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g:grpSp>
                      <wpg:grpSp>
                        <wpg:cNvPr id="95" name="Group 61"/>
                        <wpg:cNvGrpSpPr>
                          <a:grpSpLocks/>
                        </wpg:cNvGrpSpPr>
                        <wpg:grpSpPr bwMode="auto">
                          <a:xfrm>
                            <a:off x="190" y="0"/>
                            <a:ext cx="57607" cy="27373"/>
                            <a:chOff x="0" y="-22"/>
                            <a:chExt cx="57683" cy="33817"/>
                          </a:xfrm>
                        </wpg:grpSpPr>
                        <pic:pic xmlns:pic="http://schemas.openxmlformats.org/drawingml/2006/picture">
                          <pic:nvPicPr>
                            <pic:cNvPr id="192" name="Picture 56" descr="Figure 2 shows some sample Images of the roadways in adverse and clear weather conditions collected from webcams located in Wyoming Road Network" title="Figure 2: WYDOT Webcams Images"/>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346" cy="16459"/>
                            </a:xfrm>
                            <a:prstGeom prst="rect">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 name="Picture 57" descr="Figure 2 shows some sample Images of the roadways in adverse and clear weather conditions collected from webcams located in Wyoming Road Network" title="Figure 2: WYDOT Webcams Images"/>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8803" y="-22"/>
                              <a:ext cx="28880" cy="16458"/>
                            </a:xfrm>
                            <a:prstGeom prst="rect">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 name="Picture 58" descr="Figure 2 shows some sample Images of the roadways in adverse and clear weather conditions collected from webcams located in Wyoming Road Network" title="Figure 2: WYDOT Webcams Images"/>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17335"/>
                              <a:ext cx="28346" cy="16459"/>
                            </a:xfrm>
                            <a:prstGeom prst="rect">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5" name="Picture 60" descr="Figure 2 shows some sample Images of the roadways in adverse and clear weather conditions collected from webcams located in Wyoming Road Network" title="Figure 2: WYDOT Webcams Images"/>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8803" y="17313"/>
                              <a:ext cx="28880" cy="16459"/>
                            </a:xfrm>
                            <a:prstGeom prst="rect">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g:grpSp>
                      <wps:wsp>
                        <wps:cNvPr id="196" name="TextBox 41"/>
                        <wps:cNvSpPr txBox="1">
                          <a:spLocks noChangeArrowheads="1"/>
                        </wps:cNvSpPr>
                        <wps:spPr bwMode="auto">
                          <a:xfrm>
                            <a:off x="304" y="27140"/>
                            <a:ext cx="62825" cy="74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0835CF" w14:textId="77777777" w:rsidR="00816002" w:rsidRPr="004A3A6A" w:rsidRDefault="00816002" w:rsidP="00816002">
                              <w:pPr>
                                <w:pStyle w:val="NormalWeb"/>
                                <w:numPr>
                                  <w:ilvl w:val="0"/>
                                  <w:numId w:val="9"/>
                                </w:numPr>
                                <w:spacing w:before="0" w:beforeAutospacing="0" w:after="0" w:afterAutospacing="0"/>
                                <w:rPr>
                                  <w:sz w:val="28"/>
                                </w:rPr>
                              </w:pPr>
                              <w:r w:rsidRPr="004A3A6A">
                                <w:rPr>
                                  <w:b/>
                                  <w:bCs/>
                                  <w:color w:val="000000" w:themeColor="text1"/>
                                  <w:kern w:val="24"/>
                                  <w:sz w:val="16"/>
                                  <w:szCs w:val="28"/>
                                </w:rPr>
                                <w:t>Clear Weather (EB, WB, and Road Surface Images collected from WYDOT webcams)</w:t>
                              </w:r>
                            </w:p>
                          </w:txbxContent>
                        </wps:txbx>
                        <wps:bodyPr rot="0" vert="horz" wrap="square" lIns="91440" tIns="45720" rIns="91440" bIns="45720" anchor="t" anchorCtr="0" upright="1">
                          <a:noAutofit/>
                        </wps:bodyPr>
                      </wps:wsp>
                      <wps:wsp>
                        <wps:cNvPr id="197" name="TextBox 41"/>
                        <wps:cNvSpPr txBox="1">
                          <a:spLocks noChangeArrowheads="1"/>
                        </wps:cNvSpPr>
                        <wps:spPr bwMode="auto">
                          <a:xfrm>
                            <a:off x="812" y="57715"/>
                            <a:ext cx="56693" cy="49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052F54" w14:textId="77777777" w:rsidR="00816002" w:rsidRPr="004A3A6A" w:rsidRDefault="00816002" w:rsidP="00816002">
                              <w:pPr>
                                <w:pStyle w:val="NormalWeb"/>
                                <w:numPr>
                                  <w:ilvl w:val="0"/>
                                  <w:numId w:val="8"/>
                                </w:numPr>
                                <w:spacing w:before="0" w:beforeAutospacing="0" w:after="0" w:afterAutospacing="0"/>
                                <w:jc w:val="center"/>
                                <w:rPr>
                                  <w:sz w:val="18"/>
                                  <w:szCs w:val="18"/>
                                </w:rPr>
                              </w:pPr>
                              <w:r w:rsidRPr="004A3A6A">
                                <w:rPr>
                                  <w:b/>
                                  <w:bCs/>
                                  <w:color w:val="000000" w:themeColor="text1"/>
                                  <w:kern w:val="24"/>
                                  <w:sz w:val="18"/>
                                  <w:szCs w:val="18"/>
                                </w:rPr>
                                <w:t>Adverse Weather (EB, WB, and Road Surface Images collected from WYDOT webcams)</w:t>
                              </w:r>
                            </w:p>
                          </w:txbxContent>
                        </wps:txbx>
                        <wps:bodyPr rot="0" vert="horz" wrap="square" lIns="91440" tIns="45720" rIns="91440" bIns="45720" anchor="t" anchorCtr="0" upright="1">
                          <a:noAutofit/>
                        </wps:bodyPr>
                      </wps:wsp>
                    </wpg:wgp>
                  </a:graphicData>
                </a:graphic>
              </wp:inline>
            </w:drawing>
          </mc:Choice>
          <mc:Fallback>
            <w:pict>
              <v:group w14:anchorId="653AF135" id="Group 65" o:spid="_x0000_s1026" alt="Title: Figure 2 - Description: Figure 2 shows some sample Images of the roadways in adverse and clear weather conditions collected from webcams located in Wyoming Road Network" style="width:353.75pt;height:390.05pt;mso-position-horizontal-relative:char;mso-position-vertical-relative:line" coordsize="63129,6270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">
                <v:group id="Group 62" o:spid="_x0000_s1027" style="position:absolute;top:30480;width:57607;height:27354" coordsize="57397,336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3" o:spid="_x0000_s1028" type="#_x0000_t75" alt="Figure 2 shows some sample Images of the roadways in adverse and clear weather conditions collected from webcams located in Wyoming Road Network" style="position:absolute;left:29051;width:28346;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" stroked="t" strokecolor="black [3213]" strokeweight=".25pt">
                    <v:imagedata r:id="rId17" o:title="Figure 2 shows some sample Images of the roadways in adverse and clear weather conditions collected from webcams located in Wyoming Road Network"/>
                    <v:path arrowok="t"/>
                    <o:lock v:ext="edit" aspectratio="f"/>
                  </v:shape>
                  <v:shape id="Picture 52" o:spid="_x0000_s1029" type="#_x0000_t75" alt="Figure 2 shows some sample Images of the roadways in adverse and clear weather conditions collected from webcams located in Wyoming Road Network" style="position:absolute;left:95;width:28346;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" stroked="t" strokecolor="black [3213]" strokeweight=".25pt">
                    <v:imagedata r:id="rId18" o:title="Figure 2 shows some sample Images of the roadways in adverse and clear weather conditions collected from webcams located in Wyoming Road Network"/>
                    <v:path arrowok="t"/>
                    <o:lock v:ext="edit" aspectratio="f"/>
                  </v:shape>
                  <v:shape id="Picture 54" o:spid="_x0000_s1030" type="#_x0000_t75" alt="Figure 2 shows some sample Images of the roadways in adverse and clear weather conditions collected from webcams located in Wyoming Road Network" style="position:absolute;top:17240;width:28346;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" stroked="t" strokecolor="black [3213]" strokeweight=".25pt">
                    <v:imagedata r:id="rId19" o:title="Figure 2 shows some sample Images of the roadways in adverse and clear weather conditions collected from webcams located in Wyoming Road Network"/>
                    <v:path arrowok="t"/>
                    <o:lock v:ext="edit" aspectratio="f"/>
                  </v:shape>
                  <v:shape id="Picture 55" o:spid="_x0000_s1031" type="#_x0000_t75" alt="Figure 2 shows some sample Images of the roadways in adverse and clear weather conditions collected from webcams located in Wyoming Road Network" style="position:absolute;left:29051;top:17218;width:28346;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" stroked="t" strokecolor="black [3213]" strokeweight=".25pt">
                    <v:imagedata r:id="rId20" o:title="Figure 2 shows some sample Images of the roadways in adverse and clear weather conditions collected from webcams located in Wyoming Road Network"/>
                    <v:path arrowok="t"/>
                    <o:lock v:ext="edit" aspectratio="f"/>
                  </v:shape>
                </v:group>
                <v:group id="Group 61" o:spid="_x0000_s1032" style="position:absolute;left:190;width:57607;height:27373" coordorigin=",-22" coordsize="57683,338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">
                  <v:shape id="Picture 56" o:spid="_x0000_s1033" type="#_x0000_t75" alt="Figure 2 shows some sample Images of the roadways in adverse and clear weather conditions collected from webcams located in Wyoming Road Network" style="position:absolute;width:28346;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" stroked="t" strokecolor="black [3213]" strokeweight=".25pt">
                    <v:imagedata r:id="rId21" o:title="Figure 2 shows some sample Images of the roadways in adverse and clear weather conditions collected from webcams located in Wyoming Road Network"/>
                    <v:path arrowok="t"/>
                    <o:lock v:ext="edit" aspectratio="f"/>
                  </v:shape>
                  <v:shape id="Picture 57" o:spid="_x0000_s1034" type="#_x0000_t75" alt="Figure 2 shows some sample Images of the roadways in adverse and clear weather conditions collected from webcams located in Wyoming Road Network" style="position:absolute;left:28803;top:-22;width:28880;height:16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" stroked="t" strokecolor="black [3213]" strokeweight=".25pt">
                    <v:imagedata r:id="rId22" o:title="Figure 2 shows some sample Images of the roadways in adverse and clear weather conditions collected from webcams located in Wyoming Road Network"/>
                    <v:path arrowok="t"/>
                    <o:lock v:ext="edit" aspectratio="f"/>
                  </v:shape>
                  <v:shape id="Picture 58" o:spid="_x0000_s1035" type="#_x0000_t75" alt="Figure 2 shows some sample Images of the roadways in adverse and clear weather conditions collected from webcams located in Wyoming Road Network" style="position:absolute;top:17335;width:28346;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" stroked="t" strokecolor="black [3213]" strokeweight=".25pt">
                    <v:imagedata r:id="rId23" o:title="Figure 2 shows some sample Images of the roadways in adverse and clear weather conditions collected from webcams located in Wyoming Road Network"/>
                    <v:path arrowok="t"/>
                    <o:lock v:ext="edit" aspectratio="f"/>
                  </v:shape>
                  <v:shape id="Picture 60" o:spid="_x0000_s1036" type="#_x0000_t75" alt="Figure 2 shows some sample Images of the roadways in adverse and clear weather conditions collected from webcams located in Wyoming Road Network" style="position:absolute;left:28803;top:17313;width:2888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" stroked="t" strokecolor="black [3213]" strokeweight=".25pt">
                    <v:imagedata r:id="rId24" o:title="Figure 2 shows some sample Images of the roadways in adverse and clear weather conditions collected from webcams located in Wyoming Road Network"/>
                    <v:path arrowok="t"/>
                    <o:lock v:ext="edit" aspectratio="f"/>
                  </v:shape>
                </v:group>
                <v:shapetype id="_x0000_t202" coordsize="21600,21600" o:spt="202" path="m,l,21600r21600,l21600,xe">
                  <v:stroke joinstyle="miter"/>
                  <v:path gradientshapeok="t" o:connecttype="rect"/>
                </v:shapetype>
                <v:shape id="TextBox 41" o:spid="_x0000_s1037" type="#_x0000_t202" style="position:absolute;left:304;top:27140;width:62825;height:7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" filled="f" stroked="f">
                  <v:textbox>
                    <w:txbxContent>
                      <w:p w14:paraId="7B0835CF" w14:textId="77777777" w:rsidR="00816002" w:rsidRPr="004A3A6A" w:rsidRDefault="00816002" w:rsidP="00816002">
                        <w:pPr>
                          <w:pStyle w:val="NormalWeb"/>
                          <w:numPr>
                            <w:ilvl w:val="0"/>
                            <w:numId w:val="9"/>
                          </w:numPr>
                          <w:spacing w:before="0" w:beforeAutospacing="0" w:after="0" w:afterAutospacing="0"/>
                          <w:rPr>
                            <w:sz w:val="28"/>
                          </w:rPr>
                        </w:pPr>
                        <w:r w:rsidRPr="004A3A6A">
                          <w:rPr>
                            <w:b/>
                            <w:bCs/>
                            <w:color w:val="000000" w:themeColor="text1"/>
                            <w:kern w:val="24"/>
                            <w:sz w:val="16"/>
                            <w:szCs w:val="28"/>
                          </w:rPr>
                          <w:t>Clear Weather (EB, WB, and Road Surface Images collected from WYDOT webcams)</w:t>
                        </w:r>
                      </w:p>
                    </w:txbxContent>
                  </v:textbox>
                </v:shape>
                <v:shape id="TextBox 41" o:spid="_x0000_s1038" type="#_x0000_t202" style="position:absolute;left:812;top:57715;width:56693;height:49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" filled="f" stroked="f">
                  <v:textbox>
                    <w:txbxContent>
                      <w:p w14:paraId="05052F54" w14:textId="77777777" w:rsidR="00816002" w:rsidRPr="004A3A6A" w:rsidRDefault="00816002" w:rsidP="00816002">
                        <w:pPr>
                          <w:pStyle w:val="NormalWeb"/>
                          <w:numPr>
                            <w:ilvl w:val="0"/>
                            <w:numId w:val="8"/>
                          </w:numPr>
                          <w:spacing w:before="0" w:beforeAutospacing="0" w:after="0" w:afterAutospacing="0"/>
                          <w:jc w:val="center"/>
                          <w:rPr>
                            <w:sz w:val="18"/>
                            <w:szCs w:val="18"/>
                          </w:rPr>
                        </w:pPr>
                        <w:r w:rsidRPr="004A3A6A">
                          <w:rPr>
                            <w:b/>
                            <w:bCs/>
                            <w:color w:val="000000" w:themeColor="text1"/>
                            <w:kern w:val="24"/>
                            <w:sz w:val="18"/>
                            <w:szCs w:val="18"/>
                          </w:rPr>
                          <w:t>Adverse Weather (EB, WB, and Road Surface Images collected from WYDOT webcams)</w:t>
                        </w:r>
                      </w:p>
                    </w:txbxContent>
                  </v:textbox>
                </v:shape>
                <w10:anchorlock/>
              </v:group>
            </w:pict>
          </mc:Fallback>
        </mc:AlternateContent>
      </w:r>
    </w:p>
    <w:p w14:paraId="77DD2664" w14:textId="77777777" w:rsidR="00816002" w:rsidRPr="00816002" w:rsidRDefault="00816002" w:rsidP="00816002">
      <w:pPr>
        <w:rPr>
          <w:rFonts w:eastAsia="Times New Roman" w:cs="Times New Roman"/>
          <w:b/>
          <w:i/>
          <w:color w:val="000000"/>
          <w:szCs w:val="24"/>
        </w:rPr>
      </w:pPr>
      <w:r w:rsidRPr="00816002">
        <w:rPr>
          <w:rFonts w:eastAsia="Times New Roman" w:cs="Times New Roman"/>
          <w:b/>
          <w:i/>
          <w:color w:val="000000"/>
          <w:szCs w:val="24"/>
        </w:rPr>
        <w:t>Figure 2 Sample Images in Adverse and Clear Weather Collected from Webcams in Wyoming (Source: wyoroad.info)</w:t>
      </w:r>
    </w:p>
    <w:p w14:paraId="7A16C056" w14:textId="77777777" w:rsidR="00816002" w:rsidRPr="00816002" w:rsidRDefault="00816002" w:rsidP="00816002">
      <w:pPr>
        <w:rPr>
          <w:rFonts w:eastAsia="Times New Roman" w:cs="Times New Roman"/>
          <w:color w:val="000000"/>
          <w:szCs w:val="24"/>
        </w:rPr>
      </w:pPr>
      <w:r w:rsidRPr="00816002">
        <w:rPr>
          <w:rFonts w:eastAsia="Times New Roman" w:cs="Times New Roman"/>
          <w:color w:val="000000"/>
          <w:szCs w:val="24"/>
        </w:rPr>
        <w:lastRenderedPageBreak/>
        <w:t xml:space="preserve">Nevertheless, there are a couple of limitations with existing webcam and in-vehicle video cameras for real-time weather detection. One of the major limitations is the amount of data collected and the manual resources needed to reduce and process the images collected. In addition, under extreme adverse weather conditions, particularly, when snowstorm or blizzard events occur, the low visibility might impede webcams recognizing road surface level weather. Although in-vehicle cameras can well address this issue, regular vehicles might have to cancel their trips under such weather events, which makes using a regular vehicle for weather data collection not always applicable. As mentioned by the WYDOT snowplow priority plan, the WYDOT snowplow crews will provide service on interstates, high volume highways, principal arterial and urban routes up to 24 hours a day with a goal of maintaining clear roadways for driving safely at reasonable speeds </w:t>
      </w:r>
      <w:r w:rsidRPr="00816002">
        <w:rPr>
          <w:rFonts w:eastAsia="Times New Roman" w:cs="Times New Roman"/>
          <w:color w:val="000000"/>
          <w:szCs w:val="24"/>
        </w:rPr>
        <w:fldChar w:fldCharType="begin" w:fldLock="1"/>
      </w:r>
      <w:r w:rsidRPr="00816002">
        <w:rPr>
          <w:rFonts w:eastAsia="Times New Roman" w:cs="Times New Roman"/>
          <w:color w:val="000000"/>
          <w:szCs w:val="24"/>
        </w:rPr>
        <w:instrText>ADDIN CSL_CITATION {"citationItems":[{"id":"ITEM-1","itemData":{"author":[{"dropping-particle":"","family":"WYDOT","given":"","non-dropping-particle":"","parse-names":false,"suffix":""}],"container-title":"Highway Safety Program, Wyoming Department of Transportation, Cheyenne, WY","id":"ITEM-1","issued":{"date-parts":[["2019"]]},"title":"Wyoming Report on Traffic Crashes – 2018","type":"article-journal"},"uris":["http://www.mendeley.com/documents/?uuid=f48ae33b-2f30-40c1-b08f-4b0f90c2fcf0"]}],"mendeley":{"formattedCitation":"(&lt;i&gt;10&lt;/i&gt;)","plainTextFormattedCitation":"(10)","previouslyFormattedCitation":"(&lt;i&gt;10&lt;/i&gt;)"},"properties":{"noteIndex":0},"schema":"https://github.com/citation-style-language/schema/raw/master/csl-citation.json"}</w:instrText>
      </w:r>
      <w:r w:rsidRPr="00816002">
        <w:rPr>
          <w:rFonts w:eastAsia="Times New Roman" w:cs="Times New Roman"/>
          <w:color w:val="000000"/>
          <w:szCs w:val="24"/>
        </w:rPr>
        <w:fldChar w:fldCharType="separate"/>
      </w:r>
      <w:r w:rsidRPr="00816002">
        <w:rPr>
          <w:rFonts w:eastAsia="Times New Roman" w:cs="Times New Roman"/>
          <w:color w:val="000000"/>
          <w:szCs w:val="24"/>
        </w:rPr>
        <w:t>(</w:t>
      </w:r>
      <w:r w:rsidRPr="00816002">
        <w:rPr>
          <w:rFonts w:eastAsia="Times New Roman" w:cs="Times New Roman"/>
          <w:i/>
          <w:color w:val="000000"/>
          <w:szCs w:val="24"/>
        </w:rPr>
        <w:t>10</w:t>
      </w:r>
      <w:r w:rsidRPr="00816002">
        <w:rPr>
          <w:rFonts w:eastAsia="Times New Roman" w:cs="Times New Roman"/>
          <w:color w:val="000000"/>
          <w:szCs w:val="24"/>
        </w:rPr>
        <w:t>)</w:t>
      </w:r>
      <w:r w:rsidRPr="00816002">
        <w:rPr>
          <w:rFonts w:eastAsia="Times New Roman" w:cs="Times New Roman"/>
          <w:color w:val="000000"/>
          <w:szCs w:val="24"/>
        </w:rPr>
        <w:fldChar w:fldCharType="end"/>
      </w:r>
      <w:r w:rsidRPr="00816002">
        <w:rPr>
          <w:rFonts w:eastAsia="Times New Roman" w:cs="Times New Roman"/>
          <w:color w:val="000000"/>
          <w:szCs w:val="24"/>
        </w:rPr>
        <w:t xml:space="preserve"> . In current practice, reporting of real-time road surface winter weather information is mostly based on snowplow drivers. In Wyoming, the WYDOT defined 8 and 9 codes (code #1 to code #7) to represent various road surface weather conditions. Snowplow truck drivers will manually select a code to describe the prevailing surface weather condition of a road segment based on his/her experience, and report the code to WYDOT Traffic Management Center (TMC). However, due to variation of how various weather conditions might be perceived by individual drivers, there might be inconsistencies between reported road weather conditions to TMC. In addition, existing weather codes cannot differentiate the intensity of adverse weather conditions, indicating that the code reported to TMC might not accurately capture the actual adverse weather condition.</w:t>
      </w:r>
    </w:p>
    <w:p w14:paraId="55DDA6BE" w14:textId="77777777" w:rsidR="00816002" w:rsidRPr="00816002" w:rsidRDefault="00816002" w:rsidP="00816002">
      <w:pPr>
        <w:rPr>
          <w:rFonts w:eastAsia="Times New Roman" w:cs="Times New Roman"/>
          <w:color w:val="000000"/>
          <w:szCs w:val="24"/>
        </w:rPr>
      </w:pPr>
      <w:r w:rsidRPr="00816002">
        <w:rPr>
          <w:rFonts w:eastAsia="Times New Roman" w:cs="Times New Roman"/>
          <w:color w:val="000000"/>
          <w:szCs w:val="24"/>
        </w:rPr>
        <w:t xml:space="preserve">The rapid evolution of Information Technologies (IT) presents opportunities of using Machine Vision and Artificial Intelligence to provide image-based automatic detection and analysis of real-time road weather conditions. Machine Vision is an integration of a series of technologies, software and hardware products; it is the science of getting computers to automatically detect patterns in data, and then use the uncovered patterns to predict future data, or to perform other kinds of decision making under uncertainty. The overall Machine Vision process includes planning the details of the requirements and project, and then creating a solution. During run-time, the process starts with imaging, followed by automated analysis of the image and extraction of the required information. Given the advantages of Machine Vision technology, such as real-time processing of road surface level weather conditions, accuracy of weather detection, cost-effectiveness, etc., it has been extensively used in various fields of engineering for image classification, pattern recognition, and text categorization </w:t>
      </w:r>
      <w:r w:rsidRPr="00816002">
        <w:rPr>
          <w:rFonts w:eastAsia="Times New Roman" w:cs="Times New Roman"/>
          <w:color w:val="000000"/>
          <w:szCs w:val="24"/>
        </w:rPr>
        <w:fldChar w:fldCharType="begin" w:fldLock="1"/>
      </w:r>
      <w:r w:rsidRPr="00816002">
        <w:rPr>
          <w:rFonts w:eastAsia="Times New Roman" w:cs="Times New Roman"/>
          <w:color w:val="000000"/>
          <w:szCs w:val="24"/>
        </w:rPr>
        <w:instrText>ADDIN CSL_CITATION {"citationItems":[{"id":"ITEM-1","itemData":{"DOI":"10.29099/ijair.v2i1.42","abstract":"Computer vision has been studied from many persective. It expands from raw data recording into techniques and ideas combining digital image processing, pattern recognition, machine learning and computer graphics. The wide usage has attracted many scholars to integrate with many disciplines and fields. This paper provide a survey of the recent technologies and theoretical concept explaining the development of computer vision especially related to image processing using different areas of their field application. Computer vision helps scholars to analyze images and video to obtain necessary information,    understand information on events or descriptions, and scenic pattern. It used method of multi-range application domain with massive data analysis. This paper provides contribution of recent development on reviews related to computer vision, image processing, and their related studies. We categorized the computer vision mainstream into four group e.g., image processing, object recognition, and machine learning. We also provide brief explanation on the up-to-date information about the techniques and their performance.","author":[{"dropping-particle":"","family":"Wiley","given":"Victor","non-dropping-particle":"","parse-names":false,"suffix":""},{"dropping-particle":"","family":"Lucas","given":"Thomas","non-dropping-particle":"","parse-names":false,"suffix":""}],"container-title":"International Journal of Artificial Intelligence Research","id":"ITEM-1","issue":"1","issued":{"date-parts":[["2018"]]},"page":"22","title":"Computer Vision and Image Processing: A Paper Review","type":"article-journal","volume":"2"},"uris":["http://www.mendeley.com/documents/?uuid=992a1685-c57c-4c48-b089-815e4380a715"]}],"mendeley":{"formattedCitation":"(&lt;i&gt;15&lt;/i&gt;)","plainTextFormattedCitation":"(15)","previouslyFormattedCitation":"(&lt;i&gt;15&lt;/i&gt;)"},"properties":{"noteIndex":0},"schema":"https://github.com/citation-style-language/schema/raw/master/csl-citation.json"}</w:instrText>
      </w:r>
      <w:r w:rsidRPr="00816002">
        <w:rPr>
          <w:rFonts w:eastAsia="Times New Roman" w:cs="Times New Roman"/>
          <w:color w:val="000000"/>
          <w:szCs w:val="24"/>
        </w:rPr>
        <w:fldChar w:fldCharType="separate"/>
      </w:r>
      <w:r w:rsidRPr="00816002">
        <w:rPr>
          <w:rFonts w:eastAsia="Times New Roman" w:cs="Times New Roman"/>
          <w:color w:val="000000"/>
          <w:szCs w:val="24"/>
        </w:rPr>
        <w:t>(</w:t>
      </w:r>
      <w:r w:rsidRPr="00816002">
        <w:rPr>
          <w:rFonts w:eastAsia="Times New Roman" w:cs="Times New Roman"/>
          <w:i/>
          <w:color w:val="000000"/>
          <w:szCs w:val="24"/>
        </w:rPr>
        <w:t>15</w:t>
      </w:r>
      <w:r w:rsidRPr="00816002">
        <w:rPr>
          <w:rFonts w:eastAsia="Times New Roman" w:cs="Times New Roman"/>
          <w:color w:val="000000"/>
          <w:szCs w:val="24"/>
        </w:rPr>
        <w:t>)</w:t>
      </w:r>
      <w:r w:rsidRPr="00816002">
        <w:rPr>
          <w:rFonts w:eastAsia="Times New Roman" w:cs="Times New Roman"/>
          <w:color w:val="000000"/>
          <w:szCs w:val="24"/>
        </w:rPr>
        <w:fldChar w:fldCharType="end"/>
      </w:r>
      <w:r w:rsidRPr="00816002">
        <w:rPr>
          <w:rFonts w:eastAsia="Times New Roman" w:cs="Times New Roman"/>
          <w:i/>
          <w:color w:val="000000"/>
          <w:szCs w:val="24"/>
        </w:rPr>
        <w:t>.</w:t>
      </w:r>
    </w:p>
    <w:p w14:paraId="061FF621" w14:textId="33529879" w:rsidR="00A97A90" w:rsidRPr="00F5654D" w:rsidRDefault="00816002" w:rsidP="00816002">
      <w:pPr>
        <w:rPr>
          <w:rFonts w:eastAsia="Times New Roman" w:cs="Times New Roman"/>
          <w:color w:val="000000"/>
          <w:szCs w:val="24"/>
        </w:rPr>
      </w:pPr>
      <w:r w:rsidRPr="00816002">
        <w:rPr>
          <w:rFonts w:eastAsia="Times New Roman" w:cs="Times New Roman"/>
          <w:color w:val="000000"/>
          <w:szCs w:val="24"/>
        </w:rPr>
        <w:t>With consideration of the limitations of the existing WYDOT weather detection systems, and in view of the opportunity of the emerging automatic video-image processing technologies, this research aims at developing an affordable weather detection system, which will use video images collected primarily by the WYDOT roadside fixed webcams and secondarily by examining the feasibility of extending the algorithms to snow plows trajectory-level cameras. It is worth mentioning that WYDOT operates and maintains many roadside webcams. It is not feasible for WYDOT TMC operators to review and process them timely. The weather information will be processed based on Machine Vision techniques. Eventually, the product of this research will assist WYDOT staff with providing road users with accurate and reliable road surface weather condition, which will result in safer travel decisions and more conservative driving behaviors to mitigate the negative impacts of adverse weather on traffic safety.</w:t>
      </w:r>
    </w:p>
    <w:p w14:paraId="054EEC4A" w14:textId="77777777" w:rsidR="00816002" w:rsidRDefault="00816002" w:rsidP="00DC3A53">
      <w:pPr>
        <w:pStyle w:val="Heading1"/>
      </w:pPr>
    </w:p>
    <w:p w14:paraId="076B756C" w14:textId="5A839744" w:rsidR="007A6340" w:rsidRPr="007A6340" w:rsidRDefault="00875DAD" w:rsidP="00DC3A53">
      <w:pPr>
        <w:pStyle w:val="Heading1"/>
      </w:pPr>
      <w:r>
        <w:lastRenderedPageBreak/>
        <w:t>Research Objectives</w:t>
      </w:r>
    </w:p>
    <w:p w14:paraId="30E3DAF2" w14:textId="74554AE5" w:rsidR="00907F01" w:rsidRDefault="00816002" w:rsidP="00816002">
      <w:pPr>
        <w:rPr>
          <w:rFonts w:eastAsia="Times New Roman" w:cs="Times New Roman"/>
          <w:color w:val="000000"/>
          <w:szCs w:val="24"/>
        </w:rPr>
      </w:pPr>
      <w:r w:rsidRPr="00816002">
        <w:rPr>
          <w:rFonts w:eastAsia="Times New Roman" w:cs="Times New Roman"/>
          <w:color w:val="000000"/>
          <w:szCs w:val="24"/>
        </w:rPr>
        <w:t>The main research objectives of this study are to: 1) improve safety associated with adverse weather conditions in Wyoming, 2) develop a weathe</w:t>
      </w:r>
      <w:r w:rsidR="002F3520">
        <w:rPr>
          <w:rFonts w:eastAsia="Times New Roman" w:cs="Times New Roman"/>
          <w:color w:val="000000"/>
          <w:szCs w:val="24"/>
        </w:rPr>
        <w:t>r detection system using AI,</w:t>
      </w:r>
      <w:r w:rsidRPr="00816002">
        <w:rPr>
          <w:rFonts w:eastAsia="Times New Roman" w:cs="Times New Roman"/>
          <w:color w:val="000000"/>
          <w:szCs w:val="24"/>
        </w:rPr>
        <w:t xml:space="preserve"> 3) facilitate maintenance operations, and 4) enhance Traveler Information System.</w:t>
      </w:r>
    </w:p>
    <w:p w14:paraId="0338DB9A" w14:textId="59E43BF4" w:rsidR="007A6340" w:rsidRPr="007A6340" w:rsidRDefault="00875DAD" w:rsidP="00DC3A53">
      <w:pPr>
        <w:pStyle w:val="Heading1"/>
      </w:pPr>
      <w:r>
        <w:t>Research Methods</w:t>
      </w:r>
    </w:p>
    <w:p w14:paraId="1256BF1B" w14:textId="2CABD04F" w:rsidR="001D320B" w:rsidRPr="001D320B" w:rsidRDefault="00816002" w:rsidP="00816002">
      <w:pPr>
        <w:rPr>
          <w:rFonts w:eastAsia="Times New Roman" w:cs="Times New Roman"/>
          <w:color w:val="000000"/>
          <w:szCs w:val="24"/>
        </w:rPr>
      </w:pPr>
      <w:r w:rsidRPr="00816002">
        <w:rPr>
          <w:rFonts w:eastAsia="Times New Roman" w:cs="Times New Roman"/>
          <w:color w:val="000000"/>
          <w:szCs w:val="24"/>
        </w:rPr>
        <w:t xml:space="preserve">The objectives of this study will be achieved by performing the following overarching tasks; a) automate the data collection of images from WYDOT roadway webcams, b) annotate weather conditions, c) develop, train, and test AI algorithms to automatically detect weather and surface conditions, d) provide recommendations to WYDOT on integrating the system within their road weather impact and traveler information systems. Detailed tasks are provided in the research methods. The PI has a vast experience with developing machine learning techniques applied to transportation problems including weather detection  </w:t>
      </w:r>
      <w:r w:rsidRPr="00816002">
        <w:rPr>
          <w:rFonts w:eastAsia="Times New Roman" w:cs="Times New Roman"/>
          <w:color w:val="000000"/>
          <w:szCs w:val="24"/>
        </w:rPr>
        <w:fldChar w:fldCharType="begin" w:fldLock="1"/>
      </w:r>
      <w:r w:rsidRPr="00816002">
        <w:rPr>
          <w:rFonts w:eastAsia="Times New Roman" w:cs="Times New Roman"/>
          <w:color w:val="000000"/>
          <w:szCs w:val="24"/>
        </w:rPr>
        <w:instrText>ADDIN CSL_CITATION {"citationItems":[{"id":"ITEM-1","itemData":{"DOI":"10.29099/ijair.v2i1.42","abstract":"Computer vision has been studied from many persective. It expands from raw data recording into techniques and ideas combining digital image processing, pattern recognition, machine learning and computer graphics. The wide usage has attracted many scholars to integrate with many disciplines and fields. This paper provide a survey of the recent technologies and theoretical concept explaining the development of computer vision especially related to image processing using different areas of their field application. Computer vision helps scholars to analyze images and video to obtain necessary information,    understand information on events or descriptions, and scenic pattern. It used method of multi-range application domain with massive data analysis. This paper provides contribution of recent development on reviews related to computer vision, image processing, and their related studies. We categorized the computer vision mainstream into four group e.g., image processing, object recognition, and machine learning. We also provide brief explanation on the up-to-date information about the techniques and their performance.","author":[{"dropping-particle":"","family":"Wiley","given":"Victor","non-dropping-particle":"","parse-names":false,"suffix":""},{"dropping-particle":"","family":"Lucas","given":"Thomas","non-dropping-particle":"","parse-names":false,"suffix":""}],"container-title":"International Journal of Artificial Intelligence Research","id":"ITEM-1","issue":"1","issued":{"date-parts":[["2018"]]},"page":"22","title":"Computer Vision and Image Processing: A Paper Review","type":"article-journal","volume":"2"},"uris":["http://www.mendeley.com/documents/?uuid=992a1685-c57c-4c48-b089-815e4380a715"]}],"mendeley":{"formattedCitation":"(&lt;i&gt;15&lt;/i&gt;)","plainTextFormattedCitation":"(15)","previouslyFormattedCitation":"(&lt;i&gt;15&lt;/i&gt;)"},"properties":{"noteIndex":0},"schema":"https://github.com/citation-style-language/schema/raw/master/csl-citation.json"}</w:instrText>
      </w:r>
      <w:r w:rsidRPr="00816002">
        <w:rPr>
          <w:rFonts w:eastAsia="Times New Roman" w:cs="Times New Roman"/>
          <w:color w:val="000000"/>
          <w:szCs w:val="24"/>
        </w:rPr>
        <w:fldChar w:fldCharType="separate"/>
      </w:r>
      <w:r w:rsidRPr="00816002">
        <w:rPr>
          <w:rFonts w:eastAsia="Times New Roman" w:cs="Times New Roman"/>
          <w:color w:val="000000"/>
          <w:szCs w:val="24"/>
        </w:rPr>
        <w:t>(</w:t>
      </w:r>
      <w:r w:rsidRPr="00816002">
        <w:rPr>
          <w:rFonts w:eastAsia="Times New Roman" w:cs="Times New Roman"/>
          <w:i/>
          <w:color w:val="000000"/>
          <w:szCs w:val="24"/>
        </w:rPr>
        <w:t>16-22</w:t>
      </w:r>
      <w:r w:rsidRPr="00816002">
        <w:rPr>
          <w:rFonts w:eastAsia="Times New Roman" w:cs="Times New Roman"/>
          <w:color w:val="000000"/>
          <w:szCs w:val="24"/>
        </w:rPr>
        <w:t>)</w:t>
      </w:r>
      <w:r w:rsidRPr="00816002">
        <w:rPr>
          <w:rFonts w:eastAsia="Times New Roman" w:cs="Times New Roman"/>
          <w:color w:val="000000"/>
          <w:szCs w:val="24"/>
        </w:rPr>
        <w:fldChar w:fldCharType="end"/>
      </w:r>
      <w:r w:rsidRPr="00816002">
        <w:rPr>
          <w:rFonts w:eastAsia="Times New Roman" w:cs="Times New Roman"/>
          <w:color w:val="000000"/>
          <w:szCs w:val="24"/>
        </w:rPr>
        <w:t>.</w:t>
      </w:r>
    </w:p>
    <w:p w14:paraId="7B0B212F" w14:textId="698D60FE" w:rsidR="007A6340" w:rsidRPr="007A6340" w:rsidRDefault="00875DAD" w:rsidP="00DC3A53">
      <w:pPr>
        <w:pStyle w:val="Heading1"/>
      </w:pPr>
      <w:r>
        <w:t>Expected Outcomes</w:t>
      </w:r>
    </w:p>
    <w:p w14:paraId="4C2511F4" w14:textId="77777777" w:rsidR="00816002" w:rsidRPr="00816002" w:rsidRDefault="00816002" w:rsidP="00816002">
      <w:r w:rsidRPr="00816002">
        <w:t xml:space="preserve">In Wyoming, harsh weather conditions such as snow, low visibility due to thick fog, icy road surface, blowing snow and blizzards have resulted in remarkable crashes on the state’s highways. The fatality rates are typically higher than the national average, particularly truck-related crashes. Although the negative impact of adverse weather on roadway safety could be reduced by providing drivers with real-time traveler information messages via Intelligent Transportation Systems and other safety countermeasures (such as Advanced Traveler Information Systems, Wyoming 511, Dynamic Massage Signs, and Variable Speed Limits), these systems require accurate real-time road weather information. Nevertheless, existing weather detection systems in Wyoming is mostly based on roadside weather stations, which do not necessarily represent real-time road weather conditions at the surface level. </w:t>
      </w:r>
    </w:p>
    <w:p w14:paraId="452EA617" w14:textId="77777777" w:rsidR="00816002" w:rsidRPr="00816002" w:rsidRDefault="00816002" w:rsidP="00816002">
      <w:r w:rsidRPr="00816002">
        <w:t xml:space="preserve">Although WYDOT operates and maintains a significant number of webcams installed throughout the state and recently implemented an innovative road condition monitoring system using tablets mounted in snow plows and maintenance vehicles, these systems have several limitations. Reviewing and processing images form webcams require significant personnel resources. The monitoring system installed in </w:t>
      </w:r>
      <w:proofErr w:type="gramStart"/>
      <w:r w:rsidRPr="00816002">
        <w:t>snow plows</w:t>
      </w:r>
      <w:proofErr w:type="gramEnd"/>
      <w:r w:rsidRPr="00816002">
        <w:t xml:space="preserve"> and maintenance vehicles require drivers to report weather conditions manually by tapping 9 codes on the tablet touchscreen while driving. The system is using Automatic Vehicle Location (AVL) to link the specific weather code to the actual milepost. Both techniques may result in inaccuracy of reported weather conditions because of the variation of perception of technicians and drivers due to the subjectivity in reporting the different conditions. More importantly, the </w:t>
      </w:r>
      <w:proofErr w:type="gramStart"/>
      <w:r w:rsidRPr="00816002">
        <w:t>snow plow</w:t>
      </w:r>
      <w:proofErr w:type="gramEnd"/>
      <w:r w:rsidRPr="00816002">
        <w:t xml:space="preserve"> manual tracking system may pose some risks to drivers, especially; with their very challenging driving environment during adverse weather conditions. In addition, manual identification of weather by the drivers of the maintenance vehicles and processing this information by the WYDOT TMC personnel to link it to the corresponding road networks are often subjected to human errors and require lots of processing time. On the contrary, the proposed study will automatically collect and extract images from fixed webcams, and will detect real-time weather conditions by using machine learning techniques as well as will linking/ integrating the weather conditions to the corresponding road networks automatically without any human involvement. Therefore, the proposed study will provide more accurate and consistent weather information in real-time that can be made readily available to be used by road users and other transportation practitioners. </w:t>
      </w:r>
    </w:p>
    <w:p w14:paraId="29A6A223" w14:textId="77777777" w:rsidR="00816002" w:rsidRPr="00816002" w:rsidRDefault="00816002" w:rsidP="00816002">
      <w:r w:rsidRPr="00816002">
        <w:lastRenderedPageBreak/>
        <w:t xml:space="preserve">The proposed study will help in facilitating and improving maintenance operations and enhance the safety and convenience of highway travel. This will be achieved by addressing the limitations discussed above by developing an automatic weather detection system based on image processing of video recording collected by webcams already installed on numerous locations in the state of Wyoming road network. One of the major benefits of the proposed study is that it will not require any additional camera installations and hence could be an affordable source of collecting accurate weather information in real-time. Furthermore, the weather detection system will be able to provide weather conditions throughout the year, including winter and summer, since it will consider seven levels of weather conditions: clear, light rain, heavy rain, light snow, heavy snow, light fog, and thick fog. It is worth noting that fog, rain, and snow do not usually occur at the same time of the year in the state of Wyoming. Therefore, separate detection models will be developed for winter and summer to eliminate any possible reduction in detection accuracy. </w:t>
      </w:r>
    </w:p>
    <w:p w14:paraId="78A6F420" w14:textId="77777777" w:rsidR="00816002" w:rsidRPr="00816002" w:rsidRDefault="00816002" w:rsidP="00816002">
      <w:r w:rsidRPr="00816002">
        <w:t xml:space="preserve">The system will utilize still images collected from IP cameras already installed on highways in Wyoming. An image-based weather detection system using global features combined with machine vision approaches has the ability of overcoming the inconsistency problem. Moreover, a well-trained machine learning model is accurate and cost-effective in determining real-time weather conditions. The automated weather detection system proposed in this research will not require a lot of technical support, and only needs existing video cameras. </w:t>
      </w:r>
    </w:p>
    <w:p w14:paraId="37F0608B" w14:textId="77777777" w:rsidR="00816002" w:rsidRPr="00816002" w:rsidRDefault="00816002" w:rsidP="00816002">
      <w:r w:rsidRPr="00816002">
        <w:t>The WYDOT Travel Information Service has considered detecting real-time weather conditions and providing drivers with appropriate warnings as the principle task for safe driving under winter weather conditions in Wyoming. In this regard, this study will be crucial for WYDOT to develop more effective traffic management strategies. In addition, the research results will benefit both the scientific community and authorities responsible for traffic safety and decision-making, and will be a key to ensure the least adverse effects of severe weather events on the safety of road users.</w:t>
      </w:r>
    </w:p>
    <w:p w14:paraId="5BD6B3C7" w14:textId="1BB48426" w:rsidR="001D320B" w:rsidRDefault="00816002" w:rsidP="00816002">
      <w:r w:rsidRPr="00816002">
        <w:t xml:space="preserve">The methodology provided in this proposal could be extended to develop other potential future applications to aid in traffic count, vehicle classification, maintenance operations, identification and archiving of work zones, pedestrians, and unexpected incidents, including crashes and road closures. It is worth noting that the implementation costs of a roadside camera unit is relatively low compared to weather stations and traffic count sensors including inductive loop detector </w:t>
      </w:r>
      <w:r w:rsidRPr="00816002">
        <w:fldChar w:fldCharType="begin" w:fldLock="1"/>
      </w:r>
      <w:r w:rsidRPr="00816002">
        <w:instrText>ADDIN CSL_CITATION {"citationItems":[{"id":"ITEM-1","itemData":{"URL":"https://www.itscosts.its.dot.gov/its/benecost.nsf/SubsystemCosts?ReadForm&amp;Subsystem=Roadside+Detection+(RS-D)","author":[{"dropping-particle":"","family":"U.S. Department of Transportation","given":"","non-dropping-particle":"","parse-names":false,"suffix":""}],"container-title":"Equipment Costs for Roadside Detection","id":"ITEM-1","issued":{"date-parts":[["2019"]]},"title":"Equipment Costs for Roadside Detection","type":"webpage"},"uris":["http://www.mendeley.com/documents/?uuid=514f1d67-2432-46e2-97f7-f07ca18466c0"]}],"mendeley":{"formattedCitation":"(&lt;i&gt;36&lt;/i&gt;)","plainTextFormattedCitation":"(36)","previouslyFormattedCitation":"(&lt;i&gt;35&lt;/i&gt;)"},"properties":{"noteIndex":0},"schema":"https://github.com/citation-style-language/schema/raw/master/csl-citation.json"}</w:instrText>
      </w:r>
      <w:r w:rsidRPr="00816002">
        <w:fldChar w:fldCharType="separate"/>
      </w:r>
      <w:r w:rsidRPr="00816002">
        <w:t>(</w:t>
      </w:r>
      <w:r w:rsidRPr="00816002">
        <w:rPr>
          <w:i/>
        </w:rPr>
        <w:t>36</w:t>
      </w:r>
      <w:r w:rsidRPr="00816002">
        <w:t>)</w:t>
      </w:r>
      <w:r w:rsidRPr="00816002">
        <w:fldChar w:fldCharType="end"/>
      </w:r>
      <w:r w:rsidRPr="00816002">
        <w:t>. Therefore, the proposed study has the potential to become an excellent source for not only real-time weather and surface conditions detection, but also traffic volume and classifications on a single hardware platform without including an array of expensive sensors.</w:t>
      </w:r>
    </w:p>
    <w:p w14:paraId="11DE2910" w14:textId="6EF260C0" w:rsidR="007A6340" w:rsidRPr="007A6340" w:rsidRDefault="00875DAD" w:rsidP="00DC3A53">
      <w:pPr>
        <w:pStyle w:val="Heading1"/>
      </w:pPr>
      <w:r>
        <w:t>Relevance to Strategic Goals</w:t>
      </w:r>
    </w:p>
    <w:p w14:paraId="2B3B8EB7" w14:textId="59B6C0E9" w:rsidR="001D320B" w:rsidRDefault="00816002" w:rsidP="00816002">
      <w:pPr>
        <w:rPr>
          <w:rFonts w:eastAsia="Times New Roman" w:cs="Times New Roman"/>
          <w:color w:val="000000"/>
          <w:szCs w:val="24"/>
        </w:rPr>
      </w:pPr>
      <w:r w:rsidRPr="00816002">
        <w:rPr>
          <w:rFonts w:eastAsia="Times New Roman" w:cs="Times New Roman"/>
          <w:color w:val="000000"/>
          <w:szCs w:val="24"/>
        </w:rPr>
        <w:t>This project fits under the local and rural roadways safety area. The proposed project and its expected outcomes will help in better situational awareness, traveler information systems as well as improving traffic safety related to winter conditions. The outcomes will aid in selecting the most cost-effective strategies to reduce crashes and/ or their severities.</w:t>
      </w:r>
    </w:p>
    <w:p w14:paraId="192DC430" w14:textId="77777777" w:rsidR="00816002" w:rsidRDefault="00816002" w:rsidP="00DC3A53">
      <w:pPr>
        <w:pStyle w:val="Heading1"/>
      </w:pPr>
    </w:p>
    <w:p w14:paraId="2F04C0BE" w14:textId="77777777" w:rsidR="00816002" w:rsidRDefault="00816002" w:rsidP="00DC3A53">
      <w:pPr>
        <w:pStyle w:val="Heading1"/>
      </w:pPr>
    </w:p>
    <w:p w14:paraId="565E1946" w14:textId="0BCC1315" w:rsidR="007A6340" w:rsidRPr="007A6340" w:rsidRDefault="00875DAD" w:rsidP="00DC3A53">
      <w:pPr>
        <w:pStyle w:val="Heading1"/>
      </w:pPr>
      <w:r>
        <w:lastRenderedPageBreak/>
        <w:t>Educational Benefits</w:t>
      </w:r>
    </w:p>
    <w:p w14:paraId="225CF17B" w14:textId="6A9DA6BB" w:rsidR="001D320B" w:rsidRDefault="00816002" w:rsidP="00816002">
      <w:pPr>
        <w:rPr>
          <w:rFonts w:eastAsia="Times New Roman" w:cs="Times New Roman"/>
          <w:color w:val="000000"/>
          <w:szCs w:val="24"/>
        </w:rPr>
      </w:pPr>
      <w:r w:rsidRPr="00816002">
        <w:rPr>
          <w:rFonts w:eastAsia="Times New Roman" w:cs="Times New Roman"/>
          <w:color w:val="000000"/>
          <w:szCs w:val="24"/>
        </w:rPr>
        <w:t>Students will be involved in various tasks including; conducting review of literature, data collection from the WYDOT CCTV webcams, data cleansing and annotation, defining Artificial Intelligence and Machine Learning techniques, participating in documenting the results and writing and presenting scientific journal papers.</w:t>
      </w:r>
    </w:p>
    <w:p w14:paraId="4AF4AEA7" w14:textId="740738B6" w:rsidR="00AE1376" w:rsidRDefault="00AE1376" w:rsidP="00DC3A53">
      <w:pPr>
        <w:pStyle w:val="Heading1"/>
        <w:rPr>
          <w:rFonts w:eastAsia="Times New Roman" w:cs="Times New Roman"/>
          <w:color w:val="000000"/>
          <w:szCs w:val="24"/>
        </w:rPr>
      </w:pPr>
      <w:r w:rsidRPr="00AE1376">
        <w:t>Technology Transfer</w:t>
      </w:r>
    </w:p>
    <w:p w14:paraId="5057D668" w14:textId="779DBB1F" w:rsidR="001D320B" w:rsidRDefault="00816002" w:rsidP="00816002">
      <w:r w:rsidRPr="00816002">
        <w:t>The research results will be disseminated through technical paper publications and presentations in academic venues and press releases using media outlets. The technology transfer activities in this project will benefit both the scientific community and authorities responsible for decision-making and road weather maintenance.</w:t>
      </w:r>
    </w:p>
    <w:p w14:paraId="4AD8CDBC" w14:textId="25C60822" w:rsidR="007A6340" w:rsidRPr="007A6340" w:rsidRDefault="00875DAD" w:rsidP="00DC3A53">
      <w:pPr>
        <w:pStyle w:val="Heading1"/>
      </w:pPr>
      <w:r>
        <w:t>Work Plan</w:t>
      </w:r>
    </w:p>
    <w:p w14:paraId="17DC9461" w14:textId="56CD5FD8" w:rsidR="00816002" w:rsidRPr="00816002" w:rsidRDefault="00816002" w:rsidP="00816002">
      <w:pPr>
        <w:rPr>
          <w:rFonts w:eastAsia="Times New Roman" w:cs="Times New Roman"/>
          <w:color w:val="000000"/>
          <w:szCs w:val="24"/>
        </w:rPr>
      </w:pPr>
      <w:r w:rsidRPr="00816002">
        <w:rPr>
          <w:rFonts w:eastAsia="Times New Roman" w:cs="Times New Roman"/>
          <w:color w:val="000000"/>
          <w:szCs w:val="24"/>
        </w:rPr>
        <w:t>Eleven tasks will be conducted over two-year performance period to fulfill the main objectives of this study. The study will employ Wyoming Webcam data to detect various weather conditions. Based on the automatic weather detection algorithm developed in the primary phase, a secondary phase will be proposed focusing on in-vehicle camera data collected by WYDOT snowplow crew to identify more detailed snow weather events. Tasks for Phase I are summarized as follows:</w:t>
      </w:r>
    </w:p>
    <w:p w14:paraId="04350404" w14:textId="77777777" w:rsidR="00816002" w:rsidRPr="00816002" w:rsidRDefault="00816002" w:rsidP="00816002">
      <w:pPr>
        <w:rPr>
          <w:rFonts w:eastAsia="Times New Roman" w:cs="Times New Roman"/>
          <w:b/>
          <w:i/>
          <w:color w:val="000000"/>
          <w:szCs w:val="24"/>
        </w:rPr>
      </w:pPr>
      <w:r w:rsidRPr="00816002">
        <w:rPr>
          <w:rFonts w:eastAsia="Times New Roman" w:cs="Times New Roman"/>
          <w:b/>
          <w:i/>
          <w:color w:val="000000"/>
          <w:szCs w:val="24"/>
        </w:rPr>
        <w:t>Task 1: Review of literature and practice related to Computer Vision (NTP – Month 6 – Extended throughout the project period)</w:t>
      </w:r>
    </w:p>
    <w:p w14:paraId="549C6ABF" w14:textId="1FE2BD2F" w:rsidR="00816002" w:rsidRPr="00816002" w:rsidRDefault="00816002" w:rsidP="00816002">
      <w:pPr>
        <w:rPr>
          <w:rFonts w:eastAsia="Times New Roman" w:cs="Times New Roman"/>
          <w:color w:val="000000"/>
          <w:szCs w:val="24"/>
        </w:rPr>
      </w:pPr>
      <w:r w:rsidRPr="00816002">
        <w:rPr>
          <w:rFonts w:eastAsia="Times New Roman" w:cs="Times New Roman"/>
          <w:color w:val="000000"/>
          <w:szCs w:val="24"/>
        </w:rPr>
        <w:t>Conduct a comprehensive literature review of the state-of-the-practice of weather detection and warning systems, and the state-of-the-art of image-based weather detection methodologies.</w:t>
      </w:r>
    </w:p>
    <w:p w14:paraId="0FB8001A" w14:textId="77777777" w:rsidR="00816002" w:rsidRPr="00816002" w:rsidRDefault="00816002" w:rsidP="00816002">
      <w:pPr>
        <w:rPr>
          <w:rFonts w:eastAsia="Times New Roman" w:cs="Times New Roman"/>
          <w:b/>
          <w:i/>
          <w:color w:val="000000"/>
          <w:szCs w:val="24"/>
        </w:rPr>
      </w:pPr>
      <w:r w:rsidRPr="00816002">
        <w:rPr>
          <w:rFonts w:eastAsia="Times New Roman" w:cs="Times New Roman"/>
          <w:b/>
          <w:i/>
          <w:color w:val="000000"/>
          <w:szCs w:val="24"/>
        </w:rPr>
        <w:t>Task 2: Data Acquisition and Processing for the WYDOT Road Webcams (Month 3 – Month 12)</w:t>
      </w:r>
    </w:p>
    <w:p w14:paraId="15A14E86" w14:textId="58807423" w:rsidR="00816002" w:rsidRPr="00816002" w:rsidRDefault="00816002" w:rsidP="00816002">
      <w:pPr>
        <w:rPr>
          <w:rFonts w:eastAsia="Times New Roman" w:cs="Times New Roman"/>
          <w:color w:val="000000"/>
          <w:szCs w:val="24"/>
        </w:rPr>
      </w:pPr>
      <w:r w:rsidRPr="00816002">
        <w:rPr>
          <w:rFonts w:eastAsia="Times New Roman" w:cs="Times New Roman"/>
          <w:color w:val="000000"/>
          <w:szCs w:val="24"/>
        </w:rPr>
        <w:t>Collect video recordings under various weather conditions from the webcams installed in the Wyoming road networks, extract images from the videos at 10 frames per minute sampling rate.</w:t>
      </w:r>
    </w:p>
    <w:p w14:paraId="684E1A2F" w14:textId="77777777" w:rsidR="00816002" w:rsidRPr="00816002" w:rsidRDefault="00816002" w:rsidP="00816002">
      <w:pPr>
        <w:rPr>
          <w:rFonts w:eastAsia="Times New Roman" w:cs="Times New Roman"/>
          <w:b/>
          <w:i/>
          <w:color w:val="000000"/>
          <w:szCs w:val="24"/>
        </w:rPr>
      </w:pPr>
      <w:r w:rsidRPr="00816002">
        <w:rPr>
          <w:rFonts w:eastAsia="Times New Roman" w:cs="Times New Roman"/>
          <w:b/>
          <w:i/>
          <w:color w:val="000000"/>
          <w:szCs w:val="24"/>
        </w:rPr>
        <w:t>Task 3: Data Preparation and Annotation (Month 6 – Month 15)</w:t>
      </w:r>
    </w:p>
    <w:p w14:paraId="5AB1D613" w14:textId="52F4482B" w:rsidR="00816002" w:rsidRPr="00816002" w:rsidRDefault="00816002" w:rsidP="00816002">
      <w:pPr>
        <w:rPr>
          <w:rFonts w:eastAsia="Times New Roman" w:cs="Times New Roman"/>
          <w:color w:val="000000"/>
          <w:szCs w:val="24"/>
        </w:rPr>
      </w:pPr>
      <w:r w:rsidRPr="00816002">
        <w:rPr>
          <w:rFonts w:eastAsia="Times New Roman" w:cs="Times New Roman"/>
          <w:color w:val="000000"/>
          <w:szCs w:val="24"/>
        </w:rPr>
        <w:t xml:space="preserve">Annotate image dataset describing the classification of weather conditions: clear, light rain, heavy rain, light snow, heavy snow, light fog, and thick fog, and divide the original image dataset to training and validations datasets. </w:t>
      </w:r>
    </w:p>
    <w:p w14:paraId="736E77A2" w14:textId="77777777" w:rsidR="00816002" w:rsidRPr="00816002" w:rsidRDefault="00816002" w:rsidP="00816002">
      <w:pPr>
        <w:rPr>
          <w:rFonts w:eastAsia="Times New Roman" w:cs="Times New Roman"/>
          <w:b/>
          <w:i/>
          <w:color w:val="000000"/>
          <w:szCs w:val="24"/>
        </w:rPr>
      </w:pPr>
      <w:r w:rsidRPr="00816002">
        <w:rPr>
          <w:rFonts w:eastAsia="Times New Roman" w:cs="Times New Roman"/>
          <w:b/>
          <w:i/>
          <w:color w:val="000000"/>
          <w:szCs w:val="24"/>
        </w:rPr>
        <w:t>Task 4: Machine Learning Development (Month 12 – Month 16)</w:t>
      </w:r>
    </w:p>
    <w:p w14:paraId="75D76624" w14:textId="00817137" w:rsidR="00816002" w:rsidRPr="00816002" w:rsidRDefault="00816002" w:rsidP="00816002">
      <w:pPr>
        <w:rPr>
          <w:rFonts w:eastAsia="Times New Roman" w:cs="Times New Roman"/>
          <w:color w:val="000000"/>
          <w:szCs w:val="24"/>
        </w:rPr>
      </w:pPr>
      <w:r w:rsidRPr="00816002">
        <w:rPr>
          <w:rFonts w:eastAsia="Times New Roman" w:cs="Times New Roman"/>
          <w:color w:val="000000"/>
          <w:szCs w:val="24"/>
        </w:rPr>
        <w:t>Develop automatic real-time weather detection algorithms using various Machine Vision technologies and Artificial Intelligence algorithms.</w:t>
      </w:r>
    </w:p>
    <w:p w14:paraId="637671C8" w14:textId="77777777" w:rsidR="00816002" w:rsidRPr="00816002" w:rsidRDefault="00816002" w:rsidP="00816002">
      <w:pPr>
        <w:rPr>
          <w:rFonts w:eastAsia="Times New Roman" w:cs="Times New Roman"/>
          <w:b/>
          <w:i/>
          <w:color w:val="000000"/>
          <w:szCs w:val="24"/>
        </w:rPr>
      </w:pPr>
      <w:r w:rsidRPr="00816002">
        <w:rPr>
          <w:rFonts w:eastAsia="Times New Roman" w:cs="Times New Roman"/>
          <w:b/>
          <w:i/>
          <w:color w:val="000000"/>
          <w:szCs w:val="24"/>
        </w:rPr>
        <w:t>Task 5: Weather and Surface Detection (Month 13 – Month 20)</w:t>
      </w:r>
    </w:p>
    <w:p w14:paraId="51F7E57D" w14:textId="77777777" w:rsidR="00816002" w:rsidRPr="00816002" w:rsidRDefault="00816002" w:rsidP="00816002">
      <w:pPr>
        <w:rPr>
          <w:rFonts w:eastAsia="Times New Roman" w:cs="Times New Roman"/>
          <w:color w:val="000000"/>
          <w:szCs w:val="24"/>
        </w:rPr>
      </w:pPr>
      <w:r w:rsidRPr="00816002">
        <w:rPr>
          <w:rFonts w:eastAsia="Times New Roman" w:cs="Times New Roman"/>
          <w:color w:val="000000"/>
          <w:szCs w:val="24"/>
        </w:rPr>
        <w:t xml:space="preserve">Train the developed weather detection algorithms using the processed video image datasets, and applying the trained algorithms to detect different weather events. </w:t>
      </w:r>
    </w:p>
    <w:p w14:paraId="2E2BD277" w14:textId="77777777" w:rsidR="00816002" w:rsidRPr="00816002" w:rsidRDefault="00816002" w:rsidP="00816002">
      <w:pPr>
        <w:rPr>
          <w:rFonts w:eastAsia="Times New Roman" w:cs="Times New Roman"/>
          <w:color w:val="000000"/>
          <w:szCs w:val="24"/>
        </w:rPr>
      </w:pPr>
    </w:p>
    <w:p w14:paraId="6235E1D7" w14:textId="77777777" w:rsidR="00816002" w:rsidRPr="00816002" w:rsidRDefault="00816002" w:rsidP="00816002">
      <w:pPr>
        <w:rPr>
          <w:rFonts w:eastAsia="Times New Roman" w:cs="Times New Roman"/>
          <w:b/>
          <w:i/>
          <w:color w:val="000000"/>
          <w:szCs w:val="24"/>
        </w:rPr>
      </w:pPr>
      <w:r w:rsidRPr="00816002">
        <w:rPr>
          <w:rFonts w:eastAsia="Times New Roman" w:cs="Times New Roman"/>
          <w:b/>
          <w:i/>
          <w:color w:val="000000"/>
          <w:szCs w:val="24"/>
        </w:rPr>
        <w:t>Task 6: Machine Learning Techniques Testing and Validation (Month 15 – Month 22)</w:t>
      </w:r>
    </w:p>
    <w:p w14:paraId="70412BE6" w14:textId="00E10B6C" w:rsidR="00816002" w:rsidRPr="00816002" w:rsidRDefault="00816002" w:rsidP="00816002">
      <w:pPr>
        <w:rPr>
          <w:rFonts w:eastAsia="Times New Roman" w:cs="Times New Roman"/>
          <w:color w:val="000000"/>
          <w:szCs w:val="24"/>
        </w:rPr>
      </w:pPr>
      <w:r w:rsidRPr="00816002">
        <w:rPr>
          <w:rFonts w:eastAsia="Times New Roman" w:cs="Times New Roman"/>
          <w:color w:val="000000"/>
          <w:szCs w:val="24"/>
        </w:rPr>
        <w:t xml:space="preserve">Compare the automatically detected weather events with the manually classified ones to validate the accuracy of each algorithm. </w:t>
      </w:r>
    </w:p>
    <w:p w14:paraId="0F3E0A19" w14:textId="77777777" w:rsidR="00816002" w:rsidRPr="00816002" w:rsidRDefault="00816002" w:rsidP="00816002">
      <w:pPr>
        <w:rPr>
          <w:rFonts w:eastAsia="Times New Roman" w:cs="Times New Roman"/>
          <w:b/>
          <w:i/>
          <w:color w:val="000000"/>
          <w:szCs w:val="24"/>
        </w:rPr>
      </w:pPr>
      <w:r w:rsidRPr="00816002">
        <w:rPr>
          <w:rFonts w:eastAsia="Times New Roman" w:cs="Times New Roman"/>
          <w:b/>
          <w:i/>
          <w:color w:val="000000"/>
          <w:szCs w:val="24"/>
        </w:rPr>
        <w:t>Task 7: Develop Weather Detection System (Month 18 – Month 22)</w:t>
      </w:r>
    </w:p>
    <w:p w14:paraId="5A161827" w14:textId="77777777" w:rsidR="00816002" w:rsidRPr="00816002" w:rsidRDefault="00816002" w:rsidP="00816002">
      <w:pPr>
        <w:rPr>
          <w:rFonts w:eastAsia="Times New Roman" w:cs="Times New Roman"/>
          <w:color w:val="000000"/>
          <w:szCs w:val="24"/>
        </w:rPr>
      </w:pPr>
      <w:r w:rsidRPr="00816002">
        <w:rPr>
          <w:rFonts w:eastAsia="Times New Roman" w:cs="Times New Roman"/>
          <w:color w:val="000000"/>
          <w:szCs w:val="24"/>
        </w:rPr>
        <w:t xml:space="preserve">Develop a system capable of providing time-lapse from a series of image files, develop an index of weather deterioration/improvement, and provide WYDOT a practice-ready automatic weather detection system and a user manual. </w:t>
      </w:r>
    </w:p>
    <w:p w14:paraId="1CA97D6A" w14:textId="547FE9CD" w:rsidR="00816002" w:rsidRPr="00816002" w:rsidRDefault="00816002" w:rsidP="00816002">
      <w:pPr>
        <w:rPr>
          <w:rFonts w:eastAsia="Times New Roman" w:cs="Times New Roman"/>
          <w:b/>
          <w:i/>
          <w:color w:val="000000"/>
          <w:szCs w:val="24"/>
        </w:rPr>
      </w:pPr>
      <w:r w:rsidRPr="00816002">
        <w:rPr>
          <w:rFonts w:eastAsia="Times New Roman" w:cs="Times New Roman"/>
          <w:b/>
          <w:i/>
          <w:color w:val="000000"/>
          <w:szCs w:val="24"/>
        </w:rPr>
        <w:t>Task 8: Final report (Month 22 – Month 24)</w:t>
      </w:r>
    </w:p>
    <w:p w14:paraId="38CF6404" w14:textId="2D3D1EE8" w:rsidR="00012B9A" w:rsidRPr="001D320B" w:rsidRDefault="00816002" w:rsidP="00816002">
      <w:pPr>
        <w:rPr>
          <w:rFonts w:eastAsia="Times New Roman" w:cs="Times New Roman"/>
          <w:color w:val="000000"/>
          <w:szCs w:val="24"/>
        </w:rPr>
      </w:pPr>
      <w:r w:rsidRPr="00816002">
        <w:rPr>
          <w:rFonts w:eastAsia="Times New Roman" w:cs="Times New Roman"/>
          <w:color w:val="000000"/>
          <w:szCs w:val="24"/>
        </w:rPr>
        <w:t>The research team will summarize the study in a formal final report. Technical reports and memos will be developed throughout the study. The final report will compile all developed documents including the review of literature and practice, methodologies to assess the accuracy and effectiveness of the developed AI-based weather detection algorithms.</w:t>
      </w:r>
    </w:p>
    <w:p w14:paraId="5930AF74" w14:textId="69C7B693" w:rsidR="007A6340" w:rsidRDefault="00875DAD" w:rsidP="00DC3A53">
      <w:pPr>
        <w:pStyle w:val="Heading1"/>
      </w:pPr>
      <w:r>
        <w:t>Project Cost</w:t>
      </w:r>
    </w:p>
    <w:p w14:paraId="13F1263A" w14:textId="22573DB4" w:rsidR="00816002" w:rsidRPr="00816002" w:rsidRDefault="003E674D" w:rsidP="003E674D">
      <w:pPr>
        <w:tabs>
          <w:tab w:val="left" w:pos="2970"/>
          <w:tab w:val="right" w:pos="3960"/>
        </w:tabs>
        <w:spacing w:after="0"/>
        <w:rPr>
          <w:rFonts w:eastAsia="Times New Roman" w:cs="Times New Roman"/>
          <w:color w:val="000000"/>
          <w:szCs w:val="24"/>
        </w:rPr>
      </w:pPr>
      <w:r>
        <w:rPr>
          <w:rFonts w:eastAsia="Times New Roman" w:cs="Times New Roman"/>
          <w:color w:val="000000"/>
          <w:szCs w:val="24"/>
        </w:rPr>
        <w:t>Total Project Costs:</w:t>
      </w:r>
      <w:r>
        <w:rPr>
          <w:rFonts w:eastAsia="Times New Roman" w:cs="Times New Roman"/>
          <w:color w:val="000000"/>
          <w:szCs w:val="24"/>
        </w:rPr>
        <w:tab/>
      </w:r>
      <w:r w:rsidR="00816002" w:rsidRPr="00816002">
        <w:rPr>
          <w:rFonts w:eastAsia="Times New Roman" w:cs="Times New Roman"/>
          <w:color w:val="000000"/>
          <w:szCs w:val="24"/>
        </w:rPr>
        <w:t>$</w:t>
      </w:r>
      <w:r>
        <w:rPr>
          <w:rFonts w:eastAsia="Times New Roman" w:cs="Times New Roman"/>
          <w:color w:val="000000"/>
          <w:szCs w:val="24"/>
        </w:rPr>
        <w:tab/>
      </w:r>
      <w:r w:rsidR="008C1B79">
        <w:rPr>
          <w:rFonts w:eastAsia="Times New Roman" w:cs="Times New Roman"/>
          <w:color w:val="000000"/>
          <w:szCs w:val="24"/>
        </w:rPr>
        <w:t>162,315</w:t>
      </w:r>
    </w:p>
    <w:p w14:paraId="25543A91" w14:textId="07E6ED3F" w:rsidR="00816002" w:rsidRPr="00816002" w:rsidRDefault="003E674D" w:rsidP="003E674D">
      <w:pPr>
        <w:tabs>
          <w:tab w:val="left" w:pos="2970"/>
          <w:tab w:val="right" w:pos="3960"/>
        </w:tabs>
        <w:spacing w:after="0"/>
        <w:rPr>
          <w:rFonts w:eastAsia="Times New Roman" w:cs="Times New Roman"/>
          <w:color w:val="000000"/>
          <w:szCs w:val="24"/>
        </w:rPr>
      </w:pPr>
      <w:r>
        <w:rPr>
          <w:rFonts w:eastAsia="Times New Roman" w:cs="Times New Roman"/>
          <w:color w:val="000000"/>
          <w:szCs w:val="24"/>
        </w:rPr>
        <w:t xml:space="preserve">MPC Funds </w:t>
      </w:r>
      <w:proofErr w:type="gramStart"/>
      <w:r>
        <w:rPr>
          <w:rFonts w:eastAsia="Times New Roman" w:cs="Times New Roman"/>
          <w:color w:val="000000"/>
          <w:szCs w:val="24"/>
        </w:rPr>
        <w:t>Requested:</w:t>
      </w:r>
      <w:proofErr w:type="gramEnd"/>
      <w:r>
        <w:rPr>
          <w:rFonts w:eastAsia="Times New Roman" w:cs="Times New Roman"/>
          <w:color w:val="000000"/>
          <w:szCs w:val="24"/>
        </w:rPr>
        <w:tab/>
      </w:r>
      <w:r w:rsidR="00816002" w:rsidRPr="00816002">
        <w:rPr>
          <w:rFonts w:eastAsia="Times New Roman" w:cs="Times New Roman"/>
          <w:color w:val="000000"/>
          <w:szCs w:val="24"/>
        </w:rPr>
        <w:t>$</w:t>
      </w:r>
      <w:r>
        <w:rPr>
          <w:rFonts w:eastAsia="Times New Roman" w:cs="Times New Roman"/>
          <w:color w:val="000000"/>
          <w:szCs w:val="24"/>
        </w:rPr>
        <w:tab/>
      </w:r>
      <w:r w:rsidR="008C1B79">
        <w:rPr>
          <w:rFonts w:eastAsia="Times New Roman" w:cs="Times New Roman"/>
          <w:color w:val="000000"/>
          <w:szCs w:val="24"/>
        </w:rPr>
        <w:t>45,934</w:t>
      </w:r>
    </w:p>
    <w:p w14:paraId="7E344D8F" w14:textId="41284EF9" w:rsidR="003E674D" w:rsidRDefault="00816002" w:rsidP="003E674D">
      <w:pPr>
        <w:tabs>
          <w:tab w:val="left" w:pos="2970"/>
          <w:tab w:val="right" w:pos="3960"/>
        </w:tabs>
        <w:spacing w:after="0"/>
        <w:rPr>
          <w:rFonts w:eastAsia="Times New Roman" w:cs="Times New Roman"/>
          <w:color w:val="000000"/>
          <w:szCs w:val="24"/>
        </w:rPr>
      </w:pPr>
      <w:r w:rsidRPr="00816002">
        <w:rPr>
          <w:rFonts w:eastAsia="Times New Roman" w:cs="Times New Roman"/>
          <w:color w:val="000000"/>
          <w:szCs w:val="24"/>
        </w:rPr>
        <w:t>Matching</w:t>
      </w:r>
      <w:r w:rsidR="003E674D">
        <w:rPr>
          <w:rFonts w:eastAsia="Times New Roman" w:cs="Times New Roman"/>
          <w:color w:val="000000"/>
          <w:szCs w:val="24"/>
        </w:rPr>
        <w:t xml:space="preserve"> Funds:</w:t>
      </w:r>
      <w:r w:rsidR="003E674D">
        <w:rPr>
          <w:rFonts w:eastAsia="Times New Roman" w:cs="Times New Roman"/>
          <w:color w:val="000000"/>
          <w:szCs w:val="24"/>
        </w:rPr>
        <w:tab/>
        <w:t>$</w:t>
      </w:r>
      <w:r w:rsidR="003E674D">
        <w:rPr>
          <w:rFonts w:eastAsia="Times New Roman" w:cs="Times New Roman"/>
          <w:color w:val="000000"/>
          <w:szCs w:val="24"/>
        </w:rPr>
        <w:tab/>
        <w:t>116,381</w:t>
      </w:r>
    </w:p>
    <w:p w14:paraId="31D05D4D" w14:textId="14C4D554" w:rsidR="001D320B" w:rsidRPr="00F305CF" w:rsidRDefault="003E674D" w:rsidP="00B24F5D">
      <w:pPr>
        <w:tabs>
          <w:tab w:val="left" w:pos="2970"/>
          <w:tab w:val="right" w:pos="3960"/>
        </w:tabs>
        <w:spacing w:after="0"/>
        <w:rPr>
          <w:rFonts w:eastAsia="Times New Roman" w:cs="Times New Roman"/>
          <w:color w:val="000000"/>
          <w:szCs w:val="24"/>
        </w:rPr>
      </w:pPr>
      <w:r>
        <w:rPr>
          <w:rFonts w:eastAsia="Times New Roman" w:cs="Times New Roman"/>
          <w:color w:val="000000"/>
          <w:szCs w:val="24"/>
        </w:rPr>
        <w:t>Source of Matching Funds:</w:t>
      </w:r>
      <w:r>
        <w:rPr>
          <w:rFonts w:eastAsia="Times New Roman" w:cs="Times New Roman"/>
          <w:color w:val="000000"/>
          <w:szCs w:val="24"/>
        </w:rPr>
        <w:tab/>
      </w:r>
      <w:r w:rsidR="00D3007F" w:rsidRPr="00D3007F">
        <w:rPr>
          <w:rFonts w:eastAsia="Times New Roman" w:cs="Times New Roman"/>
          <w:color w:val="000000"/>
          <w:szCs w:val="24"/>
        </w:rPr>
        <w:t>Wyoming Department of Transportation</w:t>
      </w:r>
    </w:p>
    <w:p w14:paraId="16430FAD" w14:textId="0EC9F2A1" w:rsidR="00073055" w:rsidRDefault="00875DAD" w:rsidP="00DC3A53">
      <w:pPr>
        <w:pStyle w:val="Heading1"/>
      </w:pPr>
      <w:r>
        <w:t>References</w:t>
      </w:r>
    </w:p>
    <w:p w14:paraId="3778CC97" w14:textId="77777777" w:rsidR="0077050B" w:rsidRPr="00BA6737" w:rsidRDefault="0077050B" w:rsidP="00B24F5D">
      <w:pPr>
        <w:widowControl w:val="0"/>
        <w:autoSpaceDE w:val="0"/>
        <w:autoSpaceDN w:val="0"/>
        <w:adjustRightInd w:val="0"/>
        <w:ind w:left="640" w:hanging="640"/>
        <w:rPr>
          <w:rFonts w:cs="Times New Roman"/>
          <w:noProof/>
          <w:szCs w:val="24"/>
        </w:rPr>
      </w:pPr>
      <w:r w:rsidRPr="00BA6737">
        <w:rPr>
          <w:rFonts w:cs="Times New Roman"/>
          <w:lang w:eastAsia="zh-CN"/>
        </w:rPr>
        <w:fldChar w:fldCharType="begin" w:fldLock="1"/>
      </w:r>
      <w:r w:rsidRPr="00BA6737">
        <w:rPr>
          <w:rFonts w:cs="Times New Roman"/>
          <w:lang w:eastAsia="zh-CN"/>
        </w:rPr>
        <w:instrText xml:space="preserve">ADDIN Mendeley Bibliography CSL_BIBLIOGRAPHY </w:instrText>
      </w:r>
      <w:r w:rsidRPr="00BA6737">
        <w:rPr>
          <w:rFonts w:cs="Times New Roman"/>
          <w:lang w:eastAsia="zh-CN"/>
        </w:rPr>
        <w:fldChar w:fldCharType="separate"/>
      </w:r>
      <w:r w:rsidRPr="00BA6737">
        <w:rPr>
          <w:rFonts w:cs="Times New Roman"/>
          <w:noProof/>
          <w:szCs w:val="24"/>
        </w:rPr>
        <w:t xml:space="preserve">1. </w:t>
      </w:r>
      <w:r w:rsidRPr="00BA6737">
        <w:rPr>
          <w:rFonts w:cs="Times New Roman"/>
          <w:noProof/>
          <w:szCs w:val="24"/>
        </w:rPr>
        <w:tab/>
        <w:t>FHWA. How Do Weather Events Impact Roads? - FHWA Road Weather Management. https://ops.fhwa.dot.gov/weather/q1_roadimpact.htm. Accessed Sep. 20, 2019.</w:t>
      </w:r>
    </w:p>
    <w:p w14:paraId="304D8CBB" w14:textId="77777777" w:rsidR="0077050B" w:rsidRPr="00BA6737" w:rsidRDefault="0077050B" w:rsidP="00B24F5D">
      <w:pPr>
        <w:widowControl w:val="0"/>
        <w:autoSpaceDE w:val="0"/>
        <w:autoSpaceDN w:val="0"/>
        <w:adjustRightInd w:val="0"/>
        <w:ind w:left="640" w:hanging="640"/>
        <w:rPr>
          <w:rFonts w:cs="Times New Roman"/>
          <w:noProof/>
          <w:szCs w:val="24"/>
        </w:rPr>
      </w:pPr>
      <w:r w:rsidRPr="00BA6737">
        <w:rPr>
          <w:rFonts w:cs="Times New Roman"/>
          <w:noProof/>
          <w:szCs w:val="24"/>
        </w:rPr>
        <w:t xml:space="preserve">2. </w:t>
      </w:r>
      <w:r w:rsidRPr="00BA6737">
        <w:rPr>
          <w:rFonts w:cs="Times New Roman"/>
          <w:noProof/>
          <w:szCs w:val="24"/>
        </w:rPr>
        <w:tab/>
        <w:t xml:space="preserve">Perry, A. H., and L. Symons. </w:t>
      </w:r>
      <w:r w:rsidRPr="00BA6737">
        <w:rPr>
          <w:rFonts w:cs="Times New Roman"/>
          <w:i/>
          <w:iCs/>
          <w:noProof/>
          <w:szCs w:val="24"/>
        </w:rPr>
        <w:t>Highway Meteorology</w:t>
      </w:r>
      <w:r w:rsidRPr="00BA6737">
        <w:rPr>
          <w:rFonts w:cs="Times New Roman"/>
          <w:noProof/>
          <w:szCs w:val="24"/>
        </w:rPr>
        <w:t>. Taylor &amp; Francis Books, Inc, 2003.</w:t>
      </w:r>
    </w:p>
    <w:p w14:paraId="2A1CAD8A" w14:textId="77777777" w:rsidR="0077050B" w:rsidRPr="00BA6737" w:rsidRDefault="0077050B" w:rsidP="00B24F5D">
      <w:pPr>
        <w:widowControl w:val="0"/>
        <w:autoSpaceDE w:val="0"/>
        <w:autoSpaceDN w:val="0"/>
        <w:adjustRightInd w:val="0"/>
        <w:ind w:left="640" w:hanging="640"/>
        <w:rPr>
          <w:rFonts w:cs="Times New Roman"/>
          <w:noProof/>
          <w:szCs w:val="24"/>
        </w:rPr>
      </w:pPr>
      <w:r w:rsidRPr="00BA6737">
        <w:rPr>
          <w:rFonts w:cs="Times New Roman"/>
          <w:noProof/>
          <w:szCs w:val="24"/>
        </w:rPr>
        <w:t xml:space="preserve">3. </w:t>
      </w:r>
      <w:r w:rsidRPr="00BA6737">
        <w:rPr>
          <w:rFonts w:cs="Times New Roman"/>
          <w:noProof/>
          <w:szCs w:val="24"/>
        </w:rPr>
        <w:tab/>
        <w:t>Andrey, J., B. Mills, M. Leahy, and J. Suggett. Weather as a Chronic Hazard for Road Transportation in Canadian Cities. 2003, pp. 319–343.</w:t>
      </w:r>
    </w:p>
    <w:p w14:paraId="293A452D" w14:textId="77777777" w:rsidR="0077050B" w:rsidRPr="00BA6737" w:rsidRDefault="0077050B" w:rsidP="00B24F5D">
      <w:pPr>
        <w:widowControl w:val="0"/>
        <w:autoSpaceDE w:val="0"/>
        <w:autoSpaceDN w:val="0"/>
        <w:adjustRightInd w:val="0"/>
        <w:ind w:left="640" w:hanging="640"/>
        <w:rPr>
          <w:rFonts w:cs="Times New Roman"/>
          <w:noProof/>
          <w:szCs w:val="24"/>
        </w:rPr>
      </w:pPr>
      <w:r w:rsidRPr="00BA6737">
        <w:rPr>
          <w:rFonts w:cs="Times New Roman"/>
          <w:noProof/>
          <w:szCs w:val="24"/>
        </w:rPr>
        <w:t xml:space="preserve">4. </w:t>
      </w:r>
      <w:r w:rsidRPr="00BA6737">
        <w:rPr>
          <w:rFonts w:cs="Times New Roman"/>
          <w:noProof/>
          <w:szCs w:val="24"/>
        </w:rPr>
        <w:tab/>
        <w:t xml:space="preserve">Ahmed, M., H. Huang, M. Abdel-Aty, and B. Guevara. Exploring a Bayesian Hierarchical Approach for Developing Safety Performance Functions for a Mountainous Freeway. </w:t>
      </w:r>
      <w:r w:rsidRPr="00BA6737">
        <w:rPr>
          <w:rFonts w:cs="Times New Roman"/>
          <w:i/>
          <w:iCs/>
          <w:noProof/>
          <w:szCs w:val="24"/>
        </w:rPr>
        <w:t>Accident Analysis &amp; Prevention</w:t>
      </w:r>
      <w:r w:rsidRPr="00BA6737">
        <w:rPr>
          <w:rFonts w:cs="Times New Roman"/>
          <w:noProof/>
          <w:szCs w:val="24"/>
        </w:rPr>
        <w:t>, Vol. 43, No. 4, 2011, pp. 1581–1589. https://doi.org/10.1016/J.AAP.2011.03.021.</w:t>
      </w:r>
    </w:p>
    <w:p w14:paraId="3B7C921C" w14:textId="77777777" w:rsidR="0077050B" w:rsidRPr="00BA6737" w:rsidRDefault="0077050B" w:rsidP="00B24F5D">
      <w:pPr>
        <w:widowControl w:val="0"/>
        <w:autoSpaceDE w:val="0"/>
        <w:autoSpaceDN w:val="0"/>
        <w:adjustRightInd w:val="0"/>
        <w:ind w:left="640" w:hanging="640"/>
        <w:rPr>
          <w:rFonts w:cs="Times New Roman"/>
          <w:noProof/>
          <w:szCs w:val="24"/>
        </w:rPr>
      </w:pPr>
      <w:r w:rsidRPr="00BA6737">
        <w:rPr>
          <w:rFonts w:cs="Times New Roman"/>
          <w:noProof/>
          <w:szCs w:val="24"/>
        </w:rPr>
        <w:t xml:space="preserve">5. </w:t>
      </w:r>
      <w:r w:rsidRPr="00BA6737">
        <w:rPr>
          <w:rFonts w:cs="Times New Roman"/>
          <w:noProof/>
          <w:szCs w:val="24"/>
        </w:rPr>
        <w:tab/>
        <w:t>Harry Brown. The 20 Largest Traffic Accidents in Recent US History. https://www.harrybrownlaw.com/blog/20-largest-traffic-accidents-in-united-states. Accessed Mar. 28, 2018.</w:t>
      </w:r>
    </w:p>
    <w:p w14:paraId="34FE0FF1" w14:textId="77777777" w:rsidR="0077050B" w:rsidRPr="00BA6737" w:rsidRDefault="0077050B" w:rsidP="00B24F5D">
      <w:pPr>
        <w:widowControl w:val="0"/>
        <w:autoSpaceDE w:val="0"/>
        <w:autoSpaceDN w:val="0"/>
        <w:adjustRightInd w:val="0"/>
        <w:ind w:left="640" w:hanging="640"/>
        <w:rPr>
          <w:rFonts w:cs="Times New Roman"/>
          <w:noProof/>
          <w:szCs w:val="24"/>
        </w:rPr>
      </w:pPr>
      <w:r w:rsidRPr="00BA6737">
        <w:rPr>
          <w:rFonts w:cs="Times New Roman"/>
          <w:noProof/>
          <w:szCs w:val="24"/>
        </w:rPr>
        <w:t xml:space="preserve">6. </w:t>
      </w:r>
      <w:r w:rsidRPr="00BA6737">
        <w:rPr>
          <w:rFonts w:cs="Times New Roman"/>
          <w:noProof/>
          <w:szCs w:val="24"/>
        </w:rPr>
        <w:tab/>
        <w:t xml:space="preserve">Moore, R. L., and L. Cooper. </w:t>
      </w:r>
      <w:r w:rsidRPr="00BA6737">
        <w:rPr>
          <w:rFonts w:cs="Times New Roman"/>
          <w:i/>
          <w:iCs/>
          <w:noProof/>
          <w:szCs w:val="24"/>
        </w:rPr>
        <w:t>Fog and Road Traffic</w:t>
      </w:r>
      <w:r w:rsidRPr="00BA6737">
        <w:rPr>
          <w:rFonts w:cs="Times New Roman"/>
          <w:noProof/>
          <w:szCs w:val="24"/>
        </w:rPr>
        <w:t>. Crowthorne, 1972.</w:t>
      </w:r>
    </w:p>
    <w:p w14:paraId="11B66D3D" w14:textId="77777777" w:rsidR="0077050B" w:rsidRPr="00BA6737" w:rsidRDefault="0077050B" w:rsidP="00B24F5D">
      <w:pPr>
        <w:widowControl w:val="0"/>
        <w:autoSpaceDE w:val="0"/>
        <w:autoSpaceDN w:val="0"/>
        <w:adjustRightInd w:val="0"/>
        <w:ind w:left="640" w:hanging="640"/>
        <w:rPr>
          <w:rFonts w:cs="Times New Roman"/>
          <w:noProof/>
          <w:szCs w:val="24"/>
        </w:rPr>
      </w:pPr>
      <w:r w:rsidRPr="00BA6737">
        <w:rPr>
          <w:rFonts w:cs="Times New Roman"/>
          <w:noProof/>
          <w:szCs w:val="24"/>
        </w:rPr>
        <w:t xml:space="preserve">7. </w:t>
      </w:r>
      <w:r w:rsidRPr="00BA6737">
        <w:rPr>
          <w:rFonts w:cs="Times New Roman"/>
          <w:noProof/>
          <w:szCs w:val="24"/>
        </w:rPr>
        <w:tab/>
        <w:t xml:space="preserve">Codling, P. J. Thick Fog and Its Effect on Traffic Flow and Accident. </w:t>
      </w:r>
      <w:r w:rsidRPr="00BA6737">
        <w:rPr>
          <w:rFonts w:cs="Times New Roman"/>
          <w:i/>
          <w:iCs/>
          <w:noProof/>
          <w:szCs w:val="24"/>
        </w:rPr>
        <w:t xml:space="preserve">Transport and Road </w:t>
      </w:r>
      <w:r w:rsidRPr="00BA6737">
        <w:rPr>
          <w:rFonts w:cs="Times New Roman"/>
          <w:i/>
          <w:iCs/>
          <w:noProof/>
          <w:szCs w:val="24"/>
        </w:rPr>
        <w:lastRenderedPageBreak/>
        <w:t>Research Laboratory, TRRL Report LR 397</w:t>
      </w:r>
      <w:r w:rsidRPr="00BA6737">
        <w:rPr>
          <w:rFonts w:cs="Times New Roman"/>
          <w:noProof/>
          <w:szCs w:val="24"/>
        </w:rPr>
        <w:t>, 1971.</w:t>
      </w:r>
    </w:p>
    <w:p w14:paraId="1E898B17" w14:textId="77777777" w:rsidR="0077050B" w:rsidRPr="00BA6737" w:rsidRDefault="0077050B" w:rsidP="00B24F5D">
      <w:pPr>
        <w:widowControl w:val="0"/>
        <w:autoSpaceDE w:val="0"/>
        <w:autoSpaceDN w:val="0"/>
        <w:adjustRightInd w:val="0"/>
        <w:ind w:left="640" w:hanging="640"/>
        <w:rPr>
          <w:rFonts w:cs="Times New Roman"/>
          <w:noProof/>
          <w:szCs w:val="24"/>
        </w:rPr>
      </w:pPr>
      <w:r w:rsidRPr="00BA6737">
        <w:rPr>
          <w:rFonts w:cs="Times New Roman"/>
          <w:noProof/>
          <w:szCs w:val="24"/>
        </w:rPr>
        <w:t xml:space="preserve">8. </w:t>
      </w:r>
      <w:r w:rsidRPr="00BA6737">
        <w:rPr>
          <w:rFonts w:cs="Times New Roman"/>
          <w:noProof/>
          <w:szCs w:val="24"/>
        </w:rPr>
        <w:tab/>
        <w:t xml:space="preserve">Brodsky, H., and A. S. Hakkert. Risk of Road Accident in Rainy Weather. </w:t>
      </w:r>
      <w:r w:rsidRPr="00BA6737">
        <w:rPr>
          <w:rFonts w:cs="Times New Roman"/>
          <w:i/>
          <w:iCs/>
          <w:noProof/>
          <w:szCs w:val="24"/>
        </w:rPr>
        <w:t>Accident Analysis and Prevention</w:t>
      </w:r>
      <w:r w:rsidRPr="00BA6737">
        <w:rPr>
          <w:rFonts w:cs="Times New Roman"/>
          <w:noProof/>
          <w:szCs w:val="24"/>
        </w:rPr>
        <w:t>, Vol. 20, No. 3, 1988, pp. 161–176.</w:t>
      </w:r>
    </w:p>
    <w:p w14:paraId="1DA9A13D" w14:textId="77777777" w:rsidR="0077050B" w:rsidRPr="00BA6737" w:rsidRDefault="0077050B" w:rsidP="00B24F5D">
      <w:pPr>
        <w:widowControl w:val="0"/>
        <w:autoSpaceDE w:val="0"/>
        <w:autoSpaceDN w:val="0"/>
        <w:adjustRightInd w:val="0"/>
        <w:ind w:left="640" w:hanging="640"/>
        <w:rPr>
          <w:rFonts w:cs="Times New Roman"/>
          <w:noProof/>
          <w:szCs w:val="24"/>
        </w:rPr>
      </w:pPr>
      <w:r w:rsidRPr="00BA6737">
        <w:rPr>
          <w:rFonts w:cs="Times New Roman"/>
          <w:noProof/>
          <w:szCs w:val="24"/>
        </w:rPr>
        <w:t xml:space="preserve">9. </w:t>
      </w:r>
      <w:r w:rsidRPr="00BA6737">
        <w:rPr>
          <w:rFonts w:cs="Times New Roman"/>
          <w:noProof/>
          <w:szCs w:val="24"/>
        </w:rPr>
        <w:tab/>
        <w:t xml:space="preserve">Andreescu, M. P., and D. B. Frost. Weather and Traffic Accidents in Montreal, Canada. </w:t>
      </w:r>
      <w:r w:rsidRPr="00BA6737">
        <w:rPr>
          <w:rFonts w:cs="Times New Roman"/>
          <w:i/>
          <w:iCs/>
          <w:noProof/>
          <w:szCs w:val="24"/>
        </w:rPr>
        <w:t>Climate Research</w:t>
      </w:r>
      <w:r w:rsidRPr="00BA6737">
        <w:rPr>
          <w:rFonts w:cs="Times New Roman"/>
          <w:noProof/>
          <w:szCs w:val="24"/>
        </w:rPr>
        <w:t>, Vol. 9, No. 3, 1998, pp. 225–230.</w:t>
      </w:r>
    </w:p>
    <w:p w14:paraId="0F9B5743" w14:textId="77777777" w:rsidR="0077050B" w:rsidRPr="00BA6737" w:rsidRDefault="0077050B" w:rsidP="00B24F5D">
      <w:pPr>
        <w:widowControl w:val="0"/>
        <w:autoSpaceDE w:val="0"/>
        <w:autoSpaceDN w:val="0"/>
        <w:adjustRightInd w:val="0"/>
        <w:ind w:left="640" w:hanging="640"/>
        <w:rPr>
          <w:rFonts w:cs="Times New Roman"/>
          <w:noProof/>
          <w:szCs w:val="24"/>
        </w:rPr>
      </w:pPr>
      <w:r w:rsidRPr="00BA6737">
        <w:rPr>
          <w:rFonts w:cs="Times New Roman"/>
          <w:noProof/>
          <w:szCs w:val="24"/>
        </w:rPr>
        <w:t xml:space="preserve">10. </w:t>
      </w:r>
      <w:r w:rsidRPr="00BA6737">
        <w:rPr>
          <w:rFonts w:cs="Times New Roman"/>
          <w:noProof/>
          <w:szCs w:val="24"/>
        </w:rPr>
        <w:tab/>
        <w:t xml:space="preserve">WYDOT. Wyoming Report on Traffic Crashes – 2018. </w:t>
      </w:r>
      <w:r w:rsidRPr="00BA6737">
        <w:rPr>
          <w:rFonts w:cs="Times New Roman"/>
          <w:i/>
          <w:iCs/>
          <w:noProof/>
          <w:szCs w:val="24"/>
        </w:rPr>
        <w:t>Highway Safety Program, Wyoming Department of Transportation, Cheyenne, WY</w:t>
      </w:r>
      <w:r w:rsidRPr="00BA6737">
        <w:rPr>
          <w:rFonts w:cs="Times New Roman"/>
          <w:noProof/>
          <w:szCs w:val="24"/>
        </w:rPr>
        <w:t>, 2019.</w:t>
      </w:r>
    </w:p>
    <w:p w14:paraId="556F5E5C" w14:textId="77777777" w:rsidR="0077050B" w:rsidRPr="00BA6737" w:rsidRDefault="0077050B" w:rsidP="00B24F5D">
      <w:pPr>
        <w:widowControl w:val="0"/>
        <w:autoSpaceDE w:val="0"/>
        <w:autoSpaceDN w:val="0"/>
        <w:adjustRightInd w:val="0"/>
        <w:ind w:left="640" w:hanging="640"/>
        <w:rPr>
          <w:rFonts w:cs="Times New Roman"/>
          <w:noProof/>
          <w:szCs w:val="24"/>
        </w:rPr>
      </w:pPr>
      <w:r w:rsidRPr="00BA6737">
        <w:rPr>
          <w:rFonts w:cs="Times New Roman"/>
          <w:noProof/>
          <w:szCs w:val="24"/>
        </w:rPr>
        <w:t xml:space="preserve">11. </w:t>
      </w:r>
      <w:r w:rsidRPr="00BA6737">
        <w:rPr>
          <w:rFonts w:cs="Times New Roman"/>
          <w:noProof/>
          <w:szCs w:val="24"/>
        </w:rPr>
        <w:tab/>
        <w:t xml:space="preserve">Promothes Saha, Mohamed M. Ahmed, and Rhonda Kae Young. Safety Effectiveness of Variable Speed Limit System in Adverse Weather Conditions on Challenging Roadway Geometry. </w:t>
      </w:r>
      <w:r w:rsidRPr="00BA6737">
        <w:rPr>
          <w:rFonts w:cs="Times New Roman"/>
          <w:i/>
          <w:iCs/>
          <w:noProof/>
          <w:szCs w:val="24"/>
        </w:rPr>
        <w:t>Transportation Research Record: Journal of the Transportation Research Board</w:t>
      </w:r>
      <w:r w:rsidRPr="00BA6737">
        <w:rPr>
          <w:rFonts w:cs="Times New Roman"/>
          <w:noProof/>
          <w:szCs w:val="24"/>
        </w:rPr>
        <w:t>, No. 2521, 2015, pp. 45–53. https://doi.org/10.3141/2521-05.</w:t>
      </w:r>
    </w:p>
    <w:p w14:paraId="2C83D207" w14:textId="77777777" w:rsidR="0077050B" w:rsidRPr="00BA6737" w:rsidRDefault="0077050B" w:rsidP="00B24F5D">
      <w:pPr>
        <w:widowControl w:val="0"/>
        <w:autoSpaceDE w:val="0"/>
        <w:autoSpaceDN w:val="0"/>
        <w:adjustRightInd w:val="0"/>
        <w:ind w:left="640" w:hanging="640"/>
        <w:rPr>
          <w:rFonts w:cs="Times New Roman"/>
          <w:noProof/>
          <w:szCs w:val="24"/>
        </w:rPr>
      </w:pPr>
      <w:r w:rsidRPr="00BA6737">
        <w:rPr>
          <w:rFonts w:cs="Times New Roman"/>
          <w:noProof/>
          <w:szCs w:val="24"/>
        </w:rPr>
        <w:t xml:space="preserve">12. </w:t>
      </w:r>
      <w:r w:rsidRPr="00BA6737">
        <w:rPr>
          <w:rFonts w:cs="Times New Roman"/>
          <w:noProof/>
          <w:szCs w:val="24"/>
        </w:rPr>
        <w:tab/>
        <w:t xml:space="preserve">Sui, Y., and R. Young. Impact of Dynamic Message Signs on Speeds Observed on a Rural Interstate. </w:t>
      </w:r>
      <w:r w:rsidRPr="00BA6737">
        <w:rPr>
          <w:rFonts w:cs="Times New Roman"/>
          <w:i/>
          <w:iCs/>
          <w:noProof/>
          <w:szCs w:val="24"/>
        </w:rPr>
        <w:t>Journal of Transportation Engineering</w:t>
      </w:r>
      <w:r w:rsidRPr="00BA6737">
        <w:rPr>
          <w:rFonts w:cs="Times New Roman"/>
          <w:noProof/>
          <w:szCs w:val="24"/>
        </w:rPr>
        <w:t>, Vol. 140, No. 6, 2014.</w:t>
      </w:r>
    </w:p>
    <w:p w14:paraId="581D31E1" w14:textId="77777777" w:rsidR="0077050B" w:rsidRPr="00BA6737" w:rsidRDefault="0077050B" w:rsidP="00B24F5D">
      <w:pPr>
        <w:widowControl w:val="0"/>
        <w:autoSpaceDE w:val="0"/>
        <w:autoSpaceDN w:val="0"/>
        <w:adjustRightInd w:val="0"/>
        <w:ind w:left="640" w:hanging="640"/>
        <w:rPr>
          <w:rFonts w:cs="Times New Roman"/>
          <w:noProof/>
          <w:szCs w:val="24"/>
        </w:rPr>
      </w:pPr>
      <w:r w:rsidRPr="00BA6737">
        <w:rPr>
          <w:rFonts w:cs="Times New Roman"/>
          <w:noProof/>
          <w:szCs w:val="24"/>
        </w:rPr>
        <w:t xml:space="preserve">13. </w:t>
      </w:r>
      <w:r w:rsidRPr="00BA6737">
        <w:rPr>
          <w:rFonts w:cs="Times New Roman"/>
          <w:noProof/>
          <w:szCs w:val="24"/>
        </w:rPr>
        <w:tab/>
        <w:t xml:space="preserve">WYDOT. Snowplow Priority Plan. </w:t>
      </w:r>
      <w:r w:rsidRPr="00BA6737">
        <w:rPr>
          <w:rFonts w:cs="Times New Roman"/>
          <w:i/>
          <w:iCs/>
          <w:noProof/>
          <w:szCs w:val="24"/>
        </w:rPr>
        <w:t>Wyoming Department of Transportation, Cheyenne, WY</w:t>
      </w:r>
      <w:r w:rsidRPr="00BA6737">
        <w:rPr>
          <w:rFonts w:cs="Times New Roman"/>
          <w:noProof/>
          <w:szCs w:val="24"/>
        </w:rPr>
        <w:t>, 2019.</w:t>
      </w:r>
    </w:p>
    <w:p w14:paraId="730F6EAF" w14:textId="77777777" w:rsidR="0077050B" w:rsidRPr="00BA6737" w:rsidRDefault="0077050B" w:rsidP="00B24F5D">
      <w:pPr>
        <w:widowControl w:val="0"/>
        <w:autoSpaceDE w:val="0"/>
        <w:autoSpaceDN w:val="0"/>
        <w:adjustRightInd w:val="0"/>
        <w:ind w:left="640" w:hanging="640"/>
        <w:rPr>
          <w:rFonts w:cs="Times New Roman"/>
          <w:noProof/>
          <w:szCs w:val="24"/>
        </w:rPr>
      </w:pPr>
      <w:r w:rsidRPr="00BA6737">
        <w:rPr>
          <w:rFonts w:cs="Times New Roman"/>
          <w:noProof/>
          <w:szCs w:val="24"/>
        </w:rPr>
        <w:t xml:space="preserve">14. </w:t>
      </w:r>
      <w:r w:rsidRPr="00BA6737">
        <w:rPr>
          <w:rFonts w:cs="Times New Roman"/>
          <w:noProof/>
          <w:szCs w:val="24"/>
        </w:rPr>
        <w:tab/>
        <w:t>U.S. Department of Transportation. RITA | ITS | Costs: Road Weather Information System (RWIS) Environmental Sensor Station (ESS).</w:t>
      </w:r>
    </w:p>
    <w:p w14:paraId="321629A2" w14:textId="77777777" w:rsidR="0077050B" w:rsidRPr="00BA6737" w:rsidRDefault="0077050B" w:rsidP="00B24F5D">
      <w:pPr>
        <w:widowControl w:val="0"/>
        <w:autoSpaceDE w:val="0"/>
        <w:autoSpaceDN w:val="0"/>
        <w:adjustRightInd w:val="0"/>
        <w:ind w:left="640" w:hanging="640"/>
        <w:rPr>
          <w:rFonts w:cs="Times New Roman"/>
          <w:noProof/>
          <w:szCs w:val="24"/>
        </w:rPr>
      </w:pPr>
      <w:r w:rsidRPr="00BA6737">
        <w:rPr>
          <w:rFonts w:cs="Times New Roman"/>
          <w:noProof/>
          <w:szCs w:val="24"/>
        </w:rPr>
        <w:t xml:space="preserve">15. </w:t>
      </w:r>
      <w:r w:rsidRPr="00BA6737">
        <w:rPr>
          <w:rFonts w:cs="Times New Roman"/>
          <w:noProof/>
          <w:szCs w:val="24"/>
        </w:rPr>
        <w:tab/>
        <w:t xml:space="preserve">Wiley, V., and T. Lucas. Computer Vision and Image Processing: A Paper Review. </w:t>
      </w:r>
      <w:r w:rsidRPr="00BA6737">
        <w:rPr>
          <w:rFonts w:cs="Times New Roman"/>
          <w:i/>
          <w:iCs/>
          <w:noProof/>
          <w:szCs w:val="24"/>
        </w:rPr>
        <w:t>International Journal of Artificial Intelligence Research</w:t>
      </w:r>
      <w:r w:rsidRPr="00BA6737">
        <w:rPr>
          <w:rFonts w:cs="Times New Roman"/>
          <w:noProof/>
          <w:szCs w:val="24"/>
        </w:rPr>
        <w:t>, Vol. 2, No. 1, 2018, p. 22. https://doi.org/10.29099/ijair.v2i1.42.</w:t>
      </w:r>
    </w:p>
    <w:p w14:paraId="174801A6" w14:textId="77777777" w:rsidR="0077050B" w:rsidRPr="00BA6737" w:rsidRDefault="0077050B" w:rsidP="00B24F5D">
      <w:pPr>
        <w:widowControl w:val="0"/>
        <w:autoSpaceDE w:val="0"/>
        <w:autoSpaceDN w:val="0"/>
        <w:adjustRightInd w:val="0"/>
        <w:ind w:left="640" w:hanging="640"/>
        <w:rPr>
          <w:rFonts w:cs="Times New Roman"/>
          <w:noProof/>
          <w:szCs w:val="24"/>
        </w:rPr>
      </w:pPr>
      <w:r>
        <w:rPr>
          <w:rFonts w:cs="Times New Roman"/>
          <w:noProof/>
          <w:szCs w:val="24"/>
        </w:rPr>
        <w:t>16</w:t>
      </w:r>
      <w:r w:rsidRPr="00BA6737">
        <w:rPr>
          <w:rFonts w:cs="Times New Roman"/>
          <w:noProof/>
          <w:szCs w:val="24"/>
        </w:rPr>
        <w:t xml:space="preserve">. </w:t>
      </w:r>
      <w:r w:rsidRPr="00BA6737">
        <w:rPr>
          <w:rFonts w:cs="Times New Roman"/>
          <w:noProof/>
          <w:szCs w:val="24"/>
        </w:rPr>
        <w:tab/>
        <w:t xml:space="preserve">Khan, M. N., and M. Ahmed. Snow Detection Using In-Vehicle Video Camera with Texture-Based Image Features Utilizing K-Nearest Neighbor, Support Vector Machine, and Random Forest. </w:t>
      </w:r>
      <w:r w:rsidRPr="00BA6737">
        <w:rPr>
          <w:rFonts w:cs="Times New Roman"/>
          <w:i/>
          <w:iCs/>
          <w:noProof/>
          <w:szCs w:val="24"/>
        </w:rPr>
        <w:t>Transportation Research Record: Journal of the Transportation Research Board</w:t>
      </w:r>
      <w:r w:rsidRPr="00BA6737">
        <w:rPr>
          <w:rFonts w:cs="Times New Roman"/>
          <w:noProof/>
          <w:szCs w:val="24"/>
        </w:rPr>
        <w:t>, Vol. In Press, 2019. https://doi.org/10.1177/0361198119842105.</w:t>
      </w:r>
    </w:p>
    <w:p w14:paraId="4073EFF5" w14:textId="77777777" w:rsidR="0077050B" w:rsidRPr="00BA6737" w:rsidRDefault="0077050B" w:rsidP="00B24F5D">
      <w:pPr>
        <w:widowControl w:val="0"/>
        <w:autoSpaceDE w:val="0"/>
        <w:autoSpaceDN w:val="0"/>
        <w:adjustRightInd w:val="0"/>
        <w:ind w:left="640" w:hanging="640"/>
        <w:rPr>
          <w:rFonts w:cs="Times New Roman"/>
          <w:noProof/>
          <w:szCs w:val="24"/>
        </w:rPr>
      </w:pPr>
      <w:r>
        <w:rPr>
          <w:rFonts w:cs="Times New Roman"/>
          <w:noProof/>
          <w:szCs w:val="24"/>
        </w:rPr>
        <w:t>17</w:t>
      </w:r>
      <w:r w:rsidRPr="00BA6737">
        <w:rPr>
          <w:rFonts w:cs="Times New Roman"/>
          <w:noProof/>
          <w:szCs w:val="24"/>
        </w:rPr>
        <w:t xml:space="preserve">. </w:t>
      </w:r>
      <w:r w:rsidRPr="00BA6737">
        <w:rPr>
          <w:rFonts w:cs="Times New Roman"/>
          <w:noProof/>
          <w:szCs w:val="24"/>
        </w:rPr>
        <w:tab/>
        <w:t xml:space="preserve">Abdel-Aty, M., A. Oloufa, H. Hassan, M. Ahmed, C. Siddiqui, and R. Morrow. Portable Visibility Warning System for The. </w:t>
      </w:r>
      <w:r w:rsidRPr="00BA6737">
        <w:rPr>
          <w:rFonts w:cs="Times New Roman"/>
          <w:i/>
          <w:iCs/>
          <w:noProof/>
          <w:szCs w:val="24"/>
        </w:rPr>
        <w:t>Proceedings of 17th ITS World Congress</w:t>
      </w:r>
      <w:r w:rsidRPr="00BA6737">
        <w:rPr>
          <w:rFonts w:cs="Times New Roman"/>
          <w:noProof/>
          <w:szCs w:val="24"/>
        </w:rPr>
        <w:t>, 2010, pp. 1–12.</w:t>
      </w:r>
    </w:p>
    <w:p w14:paraId="3AC95BC0" w14:textId="77777777" w:rsidR="0077050B" w:rsidRPr="00BA6737" w:rsidRDefault="0077050B" w:rsidP="00B24F5D">
      <w:pPr>
        <w:widowControl w:val="0"/>
        <w:autoSpaceDE w:val="0"/>
        <w:autoSpaceDN w:val="0"/>
        <w:adjustRightInd w:val="0"/>
        <w:ind w:left="640" w:hanging="640"/>
        <w:rPr>
          <w:rFonts w:cs="Times New Roman"/>
          <w:noProof/>
          <w:szCs w:val="24"/>
        </w:rPr>
      </w:pPr>
      <w:r>
        <w:rPr>
          <w:rFonts w:cs="Times New Roman"/>
          <w:noProof/>
          <w:szCs w:val="24"/>
        </w:rPr>
        <w:t>18</w:t>
      </w:r>
      <w:r w:rsidRPr="00BA6737">
        <w:rPr>
          <w:rFonts w:cs="Times New Roman"/>
          <w:noProof/>
          <w:szCs w:val="24"/>
        </w:rPr>
        <w:t xml:space="preserve">. </w:t>
      </w:r>
      <w:r w:rsidRPr="00BA6737">
        <w:rPr>
          <w:rFonts w:cs="Times New Roman"/>
          <w:noProof/>
          <w:szCs w:val="24"/>
        </w:rPr>
        <w:tab/>
        <w:t xml:space="preserve">Ghasemzadeh, A., B. E. Hammit, M. M. Ahmed, and H. Eldeeb. Unlocking New Potentials of SHRP2 Naturalistic Driving Study Data: Complementary Methodologies to Supplement Real-Time Weather Conditions and Effective Frameworks for Data Reduction and Preparation. </w:t>
      </w:r>
      <w:r w:rsidRPr="00BA6737">
        <w:rPr>
          <w:rFonts w:cs="Times New Roman"/>
          <w:i/>
          <w:iCs/>
          <w:noProof/>
          <w:szCs w:val="24"/>
        </w:rPr>
        <w:t>Safety Science</w:t>
      </w:r>
      <w:r w:rsidRPr="00BA6737">
        <w:rPr>
          <w:rFonts w:cs="Times New Roman"/>
          <w:noProof/>
          <w:szCs w:val="24"/>
        </w:rPr>
        <w:t>, Vol. In Press, 2019. https://doi.org/10.1016/j.ssci.2019.01.006.</w:t>
      </w:r>
    </w:p>
    <w:p w14:paraId="59D1B51B" w14:textId="77777777" w:rsidR="0077050B" w:rsidRPr="00BA6737" w:rsidRDefault="0077050B" w:rsidP="00B24F5D">
      <w:pPr>
        <w:widowControl w:val="0"/>
        <w:autoSpaceDE w:val="0"/>
        <w:autoSpaceDN w:val="0"/>
        <w:adjustRightInd w:val="0"/>
        <w:ind w:left="640" w:hanging="640"/>
        <w:rPr>
          <w:rFonts w:cs="Times New Roman"/>
          <w:noProof/>
          <w:szCs w:val="24"/>
        </w:rPr>
      </w:pPr>
      <w:r>
        <w:rPr>
          <w:rFonts w:cs="Times New Roman"/>
          <w:noProof/>
          <w:szCs w:val="24"/>
        </w:rPr>
        <w:t>19</w:t>
      </w:r>
      <w:r w:rsidRPr="00BA6737">
        <w:rPr>
          <w:rFonts w:cs="Times New Roman"/>
          <w:noProof/>
          <w:szCs w:val="24"/>
        </w:rPr>
        <w:t xml:space="preserve">. </w:t>
      </w:r>
      <w:r w:rsidRPr="00BA6737">
        <w:rPr>
          <w:rFonts w:cs="Times New Roman"/>
          <w:noProof/>
          <w:szCs w:val="24"/>
        </w:rPr>
        <w:tab/>
        <w:t xml:space="preserve">Ahmed, M. M., A. Ghasemzadeh, B. Hammit, M. N. Khan, A. Das, E. Ali, R. K. Young, and H. Eldeeb. Driver Performance and Behavior in Adverse Weather Conditions: An Investigation Using the SHRP2 Naturalistic Driving Study Data-Phase 2. </w:t>
      </w:r>
      <w:r w:rsidRPr="00BA6737">
        <w:rPr>
          <w:rFonts w:cs="Times New Roman"/>
          <w:i/>
          <w:iCs/>
          <w:noProof/>
          <w:szCs w:val="24"/>
        </w:rPr>
        <w:t>Final Report WY-18/05F</w:t>
      </w:r>
      <w:r w:rsidRPr="00BA6737">
        <w:rPr>
          <w:rFonts w:cs="Times New Roman"/>
          <w:noProof/>
          <w:szCs w:val="24"/>
        </w:rPr>
        <w:t>, 2018.</w:t>
      </w:r>
    </w:p>
    <w:p w14:paraId="5D1DBD46" w14:textId="77777777" w:rsidR="0077050B" w:rsidRDefault="0077050B" w:rsidP="00B24F5D">
      <w:pPr>
        <w:widowControl w:val="0"/>
        <w:autoSpaceDE w:val="0"/>
        <w:autoSpaceDN w:val="0"/>
        <w:adjustRightInd w:val="0"/>
        <w:ind w:left="640" w:hanging="640"/>
        <w:rPr>
          <w:rFonts w:cs="Times New Roman"/>
          <w:noProof/>
          <w:szCs w:val="24"/>
        </w:rPr>
      </w:pPr>
      <w:r>
        <w:rPr>
          <w:rFonts w:cs="Times New Roman"/>
          <w:noProof/>
          <w:szCs w:val="24"/>
        </w:rPr>
        <w:lastRenderedPageBreak/>
        <w:t>20</w:t>
      </w:r>
      <w:r w:rsidRPr="00BA6737">
        <w:rPr>
          <w:rFonts w:cs="Times New Roman"/>
          <w:noProof/>
          <w:szCs w:val="24"/>
        </w:rPr>
        <w:t xml:space="preserve">. </w:t>
      </w:r>
      <w:r w:rsidRPr="00BA6737">
        <w:rPr>
          <w:rFonts w:cs="Times New Roman"/>
          <w:noProof/>
          <w:szCs w:val="24"/>
        </w:rPr>
        <w:tab/>
        <w:t xml:space="preserve">Elhashemi, A., M. N. Khan, and Mohamed Ahmed. Detecting Realtime Snowy Weather on Freeways Based on Machine Vision and Vehicle Kinamatics: A Non-Parametric Data Fusion Technique. </w:t>
      </w:r>
      <w:r w:rsidRPr="00BA6737">
        <w:rPr>
          <w:rFonts w:cs="Times New Roman"/>
          <w:i/>
          <w:iCs/>
          <w:noProof/>
          <w:szCs w:val="24"/>
        </w:rPr>
        <w:t>Proceedings of the 99th Transportation Research Board Annual Meeting</w:t>
      </w:r>
      <w:r w:rsidRPr="00BA6737">
        <w:rPr>
          <w:rFonts w:cs="Times New Roman"/>
          <w:noProof/>
          <w:szCs w:val="24"/>
        </w:rPr>
        <w:t>, 2019.</w:t>
      </w:r>
    </w:p>
    <w:p w14:paraId="58F318EB" w14:textId="77777777" w:rsidR="0077050B" w:rsidRDefault="0077050B" w:rsidP="00B24F5D">
      <w:pPr>
        <w:widowControl w:val="0"/>
        <w:autoSpaceDE w:val="0"/>
        <w:autoSpaceDN w:val="0"/>
        <w:adjustRightInd w:val="0"/>
        <w:ind w:left="640" w:hanging="640"/>
        <w:rPr>
          <w:rFonts w:cs="Times New Roman"/>
          <w:noProof/>
          <w:szCs w:val="24"/>
        </w:rPr>
      </w:pPr>
      <w:r>
        <w:rPr>
          <w:rFonts w:cs="Times New Roman"/>
          <w:noProof/>
          <w:szCs w:val="24"/>
        </w:rPr>
        <w:t>21.</w:t>
      </w:r>
      <w:r>
        <w:rPr>
          <w:rFonts w:cs="Times New Roman"/>
          <w:noProof/>
          <w:szCs w:val="24"/>
        </w:rPr>
        <w:tab/>
        <w:t>Khan, M. N., M.</w:t>
      </w:r>
      <w:r w:rsidRPr="00462455">
        <w:rPr>
          <w:rFonts w:cs="Times New Roman"/>
          <w:noProof/>
          <w:szCs w:val="24"/>
        </w:rPr>
        <w:t xml:space="preserve"> Ahmed, Trajectory-level Fog Detection Based on In-vehicle Video Camera with TensorFlow Deep Learning Utilizing SHRP2 Naturalistic Driving Data, Journal of Accident Analysis and Prevention, Volume 142, 105521, 2020.  https://doi.org/10.1016/j.aap.2020.105521</w:t>
      </w:r>
    </w:p>
    <w:p w14:paraId="010FDE32" w14:textId="77777777" w:rsidR="0077050B" w:rsidRPr="00462455" w:rsidRDefault="0077050B" w:rsidP="00B24F5D">
      <w:pPr>
        <w:widowControl w:val="0"/>
        <w:autoSpaceDE w:val="0"/>
        <w:autoSpaceDN w:val="0"/>
        <w:adjustRightInd w:val="0"/>
        <w:ind w:left="640" w:hanging="640"/>
        <w:rPr>
          <w:rFonts w:cs="Times New Roman"/>
          <w:noProof/>
          <w:szCs w:val="24"/>
        </w:rPr>
      </w:pPr>
      <w:r>
        <w:rPr>
          <w:rFonts w:cs="Times New Roman"/>
          <w:noProof/>
          <w:szCs w:val="24"/>
        </w:rPr>
        <w:t>22.</w:t>
      </w:r>
      <w:r>
        <w:rPr>
          <w:rFonts w:cs="Times New Roman"/>
          <w:noProof/>
          <w:szCs w:val="24"/>
        </w:rPr>
        <w:tab/>
        <w:t>Khan, M. N., M.</w:t>
      </w:r>
      <w:r w:rsidRPr="00462455">
        <w:rPr>
          <w:rFonts w:cs="Times New Roman"/>
          <w:noProof/>
          <w:szCs w:val="24"/>
        </w:rPr>
        <w:t xml:space="preserve"> Ahmed</w:t>
      </w:r>
      <w:r w:rsidRPr="008F193E">
        <w:rPr>
          <w:rFonts w:cs="Times New Roman"/>
          <w:noProof/>
          <w:szCs w:val="24"/>
        </w:rPr>
        <w:t>, Fog Detection based on Images with Neural Network using TensorFlow Utilizing the SHRP2 Naturalistic Driving Study Data. Proceedings of the Transportation Research Board 99th Annual Meeting, 2020.</w:t>
      </w:r>
    </w:p>
    <w:p w14:paraId="0C1F0FA0" w14:textId="58CBCA14" w:rsidR="001D320B" w:rsidRPr="001D320B" w:rsidRDefault="0077050B" w:rsidP="00B24F5D">
      <w:pPr>
        <w:rPr>
          <w:rFonts w:eastAsia="Times New Roman" w:cs="Times New Roman"/>
          <w:color w:val="000000"/>
          <w:szCs w:val="24"/>
        </w:rPr>
      </w:pPr>
      <w:r w:rsidRPr="00BA6737">
        <w:rPr>
          <w:rFonts w:cs="Times New Roman"/>
          <w:lang w:eastAsia="zh-CN"/>
        </w:rPr>
        <w:fldChar w:fldCharType="end"/>
      </w:r>
    </w:p>
    <w:sectPr w:rsidR="001D320B" w:rsidRPr="001D320B" w:rsidSect="00085F8C">
      <w:footerReference w:type="default" r:id="rId25"/>
      <w:pgSz w:w="12240" w:h="15840"/>
      <w:pgMar w:top="1440" w:right="1440" w:bottom="1440" w:left="1440" w:header="720" w:footer="14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1A6BC5" w14:textId="77777777" w:rsidR="004A6D18" w:rsidRDefault="004A6D18" w:rsidP="00BB0B66">
      <w:r>
        <w:separator/>
      </w:r>
    </w:p>
  </w:endnote>
  <w:endnote w:type="continuationSeparator" w:id="0">
    <w:p w14:paraId="6C5DD8B4" w14:textId="77777777" w:rsidR="004A6D18" w:rsidRDefault="004A6D18" w:rsidP="00BB0B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B44BBB" w14:textId="77777777" w:rsidR="00EC5EE4" w:rsidRPr="00085F8C" w:rsidRDefault="00EC5EE4" w:rsidP="00085F8C">
    <w:pPr>
      <w:pStyle w:val="Footer"/>
      <w:tabs>
        <w:tab w:val="clear" w:pos="9360"/>
      </w:tabs>
      <w:ind w:right="-1260"/>
      <w:jc w:val="right"/>
      <w:rPr>
        <w:i/>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97C41B" w14:textId="77777777" w:rsidR="004A6D18" w:rsidRDefault="004A6D18" w:rsidP="00BB0B66">
      <w:r>
        <w:separator/>
      </w:r>
    </w:p>
  </w:footnote>
  <w:footnote w:type="continuationSeparator" w:id="0">
    <w:p w14:paraId="710B18B5" w14:textId="77777777" w:rsidR="004A6D18" w:rsidRDefault="004A6D18" w:rsidP="00BB0B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26F22"/>
    <w:multiLevelType w:val="hybridMultilevel"/>
    <w:tmpl w:val="751AF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6E30ED"/>
    <w:multiLevelType w:val="multilevel"/>
    <w:tmpl w:val="4E36F9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551EC6"/>
    <w:multiLevelType w:val="hybridMultilevel"/>
    <w:tmpl w:val="9EDCF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E92E4D"/>
    <w:multiLevelType w:val="hybridMultilevel"/>
    <w:tmpl w:val="10BC5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927148"/>
    <w:multiLevelType w:val="hybridMultilevel"/>
    <w:tmpl w:val="E3CCA7E2"/>
    <w:lvl w:ilvl="0" w:tplc="BDFA9864">
      <w:start w:val="2"/>
      <w:numFmt w:val="lowerLetter"/>
      <w:lvlText w:val="%1)"/>
      <w:lvlJc w:val="left"/>
      <w:pPr>
        <w:ind w:left="720" w:hanging="360"/>
      </w:pPr>
      <w:rPr>
        <w:rFonts w:hint="default"/>
        <w:b/>
        <w:color w:val="000000" w:themeColor="text1"/>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A129AD"/>
    <w:multiLevelType w:val="multilevel"/>
    <w:tmpl w:val="18CE03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9FF760B"/>
    <w:multiLevelType w:val="hybridMultilevel"/>
    <w:tmpl w:val="745A16A4"/>
    <w:lvl w:ilvl="0" w:tplc="1622535C">
      <w:start w:val="1"/>
      <w:numFmt w:val="lowerLetter"/>
      <w:lvlText w:val="%1)"/>
      <w:lvlJc w:val="left"/>
      <w:pPr>
        <w:ind w:left="720" w:hanging="360"/>
      </w:pPr>
      <w:rPr>
        <w:rFonts w:hint="default"/>
        <w:b/>
        <w:color w:val="000000" w:themeColor="text1"/>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EBA4DAA"/>
    <w:multiLevelType w:val="multilevel"/>
    <w:tmpl w:val="4C5840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B1F3FA1"/>
    <w:multiLevelType w:val="hybridMultilevel"/>
    <w:tmpl w:val="65F25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1"/>
  </w:num>
  <w:num w:numId="4">
    <w:abstractNumId w:val="0"/>
  </w:num>
  <w:num w:numId="5">
    <w:abstractNumId w:val="2"/>
  </w:num>
  <w:num w:numId="6">
    <w:abstractNumId w:val="3"/>
  </w:num>
  <w:num w:numId="7">
    <w:abstractNumId w:val="8"/>
  </w:num>
  <w:num w:numId="8">
    <w:abstractNumId w:val="4"/>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3513"/>
    <w:rsid w:val="000041E8"/>
    <w:rsid w:val="00006D39"/>
    <w:rsid w:val="00012B9A"/>
    <w:rsid w:val="00016F3A"/>
    <w:rsid w:val="00021C8A"/>
    <w:rsid w:val="00025B60"/>
    <w:rsid w:val="0002620C"/>
    <w:rsid w:val="000263F1"/>
    <w:rsid w:val="00035E5F"/>
    <w:rsid w:val="00035F5E"/>
    <w:rsid w:val="00036885"/>
    <w:rsid w:val="000418A4"/>
    <w:rsid w:val="00043778"/>
    <w:rsid w:val="00046433"/>
    <w:rsid w:val="00051CF4"/>
    <w:rsid w:val="00061370"/>
    <w:rsid w:val="0006241E"/>
    <w:rsid w:val="00063E1A"/>
    <w:rsid w:val="000663F5"/>
    <w:rsid w:val="0006719D"/>
    <w:rsid w:val="00072EB5"/>
    <w:rsid w:val="00073055"/>
    <w:rsid w:val="00082C1B"/>
    <w:rsid w:val="00085F8C"/>
    <w:rsid w:val="000908AF"/>
    <w:rsid w:val="00093D8D"/>
    <w:rsid w:val="0009428F"/>
    <w:rsid w:val="000A42D0"/>
    <w:rsid w:val="000B2FCE"/>
    <w:rsid w:val="000B6B34"/>
    <w:rsid w:val="000C4ACC"/>
    <w:rsid w:val="000D47B7"/>
    <w:rsid w:val="000D6F1D"/>
    <w:rsid w:val="000D6F1E"/>
    <w:rsid w:val="000F38DB"/>
    <w:rsid w:val="000F783F"/>
    <w:rsid w:val="0010512F"/>
    <w:rsid w:val="00112F6D"/>
    <w:rsid w:val="0011408E"/>
    <w:rsid w:val="00115791"/>
    <w:rsid w:val="0011690B"/>
    <w:rsid w:val="0013078D"/>
    <w:rsid w:val="00136473"/>
    <w:rsid w:val="00136EA8"/>
    <w:rsid w:val="00136F81"/>
    <w:rsid w:val="00145C9E"/>
    <w:rsid w:val="00150038"/>
    <w:rsid w:val="0015316D"/>
    <w:rsid w:val="00154B4E"/>
    <w:rsid w:val="00160181"/>
    <w:rsid w:val="00166304"/>
    <w:rsid w:val="001707C8"/>
    <w:rsid w:val="00176303"/>
    <w:rsid w:val="001A262C"/>
    <w:rsid w:val="001D320B"/>
    <w:rsid w:val="001D3265"/>
    <w:rsid w:val="001D36EA"/>
    <w:rsid w:val="001E1F3E"/>
    <w:rsid w:val="001F46FE"/>
    <w:rsid w:val="001F7F90"/>
    <w:rsid w:val="002002EA"/>
    <w:rsid w:val="00206592"/>
    <w:rsid w:val="002101ED"/>
    <w:rsid w:val="002119DF"/>
    <w:rsid w:val="0022674B"/>
    <w:rsid w:val="0024286A"/>
    <w:rsid w:val="00247772"/>
    <w:rsid w:val="00252CC7"/>
    <w:rsid w:val="002549A8"/>
    <w:rsid w:val="00261A37"/>
    <w:rsid w:val="0026257A"/>
    <w:rsid w:val="00264CFF"/>
    <w:rsid w:val="002749A5"/>
    <w:rsid w:val="00277957"/>
    <w:rsid w:val="0028512F"/>
    <w:rsid w:val="00293EAB"/>
    <w:rsid w:val="0029688E"/>
    <w:rsid w:val="002A1375"/>
    <w:rsid w:val="002A3583"/>
    <w:rsid w:val="002B3F24"/>
    <w:rsid w:val="002C457B"/>
    <w:rsid w:val="002D4842"/>
    <w:rsid w:val="002D4B30"/>
    <w:rsid w:val="002E70D2"/>
    <w:rsid w:val="002F2F60"/>
    <w:rsid w:val="002F3520"/>
    <w:rsid w:val="002F7B6E"/>
    <w:rsid w:val="00300B8F"/>
    <w:rsid w:val="003154D2"/>
    <w:rsid w:val="0032031F"/>
    <w:rsid w:val="00323340"/>
    <w:rsid w:val="0033716D"/>
    <w:rsid w:val="003456C9"/>
    <w:rsid w:val="00347DAB"/>
    <w:rsid w:val="00353513"/>
    <w:rsid w:val="0036489F"/>
    <w:rsid w:val="00364DD2"/>
    <w:rsid w:val="00370E3E"/>
    <w:rsid w:val="003817FC"/>
    <w:rsid w:val="003A263B"/>
    <w:rsid w:val="003B3CA1"/>
    <w:rsid w:val="003B4160"/>
    <w:rsid w:val="003B5878"/>
    <w:rsid w:val="003C4998"/>
    <w:rsid w:val="003C678E"/>
    <w:rsid w:val="003E674D"/>
    <w:rsid w:val="003E6C0D"/>
    <w:rsid w:val="003E7E2F"/>
    <w:rsid w:val="00403AC1"/>
    <w:rsid w:val="00404498"/>
    <w:rsid w:val="004054B1"/>
    <w:rsid w:val="004220D1"/>
    <w:rsid w:val="004220E0"/>
    <w:rsid w:val="004262B8"/>
    <w:rsid w:val="00427792"/>
    <w:rsid w:val="00432527"/>
    <w:rsid w:val="00436733"/>
    <w:rsid w:val="00437CBE"/>
    <w:rsid w:val="004418DA"/>
    <w:rsid w:val="00442F90"/>
    <w:rsid w:val="004455D6"/>
    <w:rsid w:val="00455C4B"/>
    <w:rsid w:val="00466DCC"/>
    <w:rsid w:val="00471E83"/>
    <w:rsid w:val="00472938"/>
    <w:rsid w:val="004778CB"/>
    <w:rsid w:val="00484107"/>
    <w:rsid w:val="00492425"/>
    <w:rsid w:val="00497BE8"/>
    <w:rsid w:val="004A45E9"/>
    <w:rsid w:val="004A6D18"/>
    <w:rsid w:val="004C0CAE"/>
    <w:rsid w:val="004C17C0"/>
    <w:rsid w:val="004C31F0"/>
    <w:rsid w:val="004D4A89"/>
    <w:rsid w:val="004E7784"/>
    <w:rsid w:val="004F6A5D"/>
    <w:rsid w:val="004F6CFC"/>
    <w:rsid w:val="00501446"/>
    <w:rsid w:val="00524307"/>
    <w:rsid w:val="00525F7E"/>
    <w:rsid w:val="00527A0B"/>
    <w:rsid w:val="0053654D"/>
    <w:rsid w:val="00540466"/>
    <w:rsid w:val="00555C71"/>
    <w:rsid w:val="0055750F"/>
    <w:rsid w:val="00557604"/>
    <w:rsid w:val="00563761"/>
    <w:rsid w:val="0056629B"/>
    <w:rsid w:val="005768CE"/>
    <w:rsid w:val="00577B54"/>
    <w:rsid w:val="005820FE"/>
    <w:rsid w:val="005850DB"/>
    <w:rsid w:val="005A0AEC"/>
    <w:rsid w:val="005A0E97"/>
    <w:rsid w:val="005A57F5"/>
    <w:rsid w:val="005A7E45"/>
    <w:rsid w:val="005B51F0"/>
    <w:rsid w:val="005D1E1B"/>
    <w:rsid w:val="005D6C1C"/>
    <w:rsid w:val="005E0A1D"/>
    <w:rsid w:val="005E52AC"/>
    <w:rsid w:val="005E6FE0"/>
    <w:rsid w:val="005F1444"/>
    <w:rsid w:val="005F3C93"/>
    <w:rsid w:val="005F7860"/>
    <w:rsid w:val="006021CA"/>
    <w:rsid w:val="006241F7"/>
    <w:rsid w:val="00631407"/>
    <w:rsid w:val="00644ED5"/>
    <w:rsid w:val="00644F84"/>
    <w:rsid w:val="00655EE3"/>
    <w:rsid w:val="006608A5"/>
    <w:rsid w:val="006710CD"/>
    <w:rsid w:val="00682C45"/>
    <w:rsid w:val="0068366D"/>
    <w:rsid w:val="00683CFC"/>
    <w:rsid w:val="00686204"/>
    <w:rsid w:val="0069442A"/>
    <w:rsid w:val="006A4261"/>
    <w:rsid w:val="006B0D10"/>
    <w:rsid w:val="006B1627"/>
    <w:rsid w:val="006C1A83"/>
    <w:rsid w:val="006C22E0"/>
    <w:rsid w:val="006C26AD"/>
    <w:rsid w:val="006C720A"/>
    <w:rsid w:val="006C7D05"/>
    <w:rsid w:val="006D630D"/>
    <w:rsid w:val="006F43EC"/>
    <w:rsid w:val="006F71C3"/>
    <w:rsid w:val="006F7B58"/>
    <w:rsid w:val="0071154E"/>
    <w:rsid w:val="0072651E"/>
    <w:rsid w:val="00731DFD"/>
    <w:rsid w:val="00736020"/>
    <w:rsid w:val="00741F9B"/>
    <w:rsid w:val="007437E1"/>
    <w:rsid w:val="00744B27"/>
    <w:rsid w:val="007567F0"/>
    <w:rsid w:val="00767DD3"/>
    <w:rsid w:val="0077050B"/>
    <w:rsid w:val="00775B67"/>
    <w:rsid w:val="00783C10"/>
    <w:rsid w:val="007857A6"/>
    <w:rsid w:val="00796D5A"/>
    <w:rsid w:val="007A0360"/>
    <w:rsid w:val="007A6340"/>
    <w:rsid w:val="007B3C8C"/>
    <w:rsid w:val="007B4ECF"/>
    <w:rsid w:val="007C1AE8"/>
    <w:rsid w:val="007C79B9"/>
    <w:rsid w:val="008036CD"/>
    <w:rsid w:val="00806D9F"/>
    <w:rsid w:val="00806FD5"/>
    <w:rsid w:val="00813D58"/>
    <w:rsid w:val="00816002"/>
    <w:rsid w:val="00822EE0"/>
    <w:rsid w:val="00825530"/>
    <w:rsid w:val="00825819"/>
    <w:rsid w:val="008309F7"/>
    <w:rsid w:val="00833D30"/>
    <w:rsid w:val="008345EC"/>
    <w:rsid w:val="00847817"/>
    <w:rsid w:val="008523EF"/>
    <w:rsid w:val="00855D45"/>
    <w:rsid w:val="008710A2"/>
    <w:rsid w:val="00873ADE"/>
    <w:rsid w:val="00874363"/>
    <w:rsid w:val="00875DAD"/>
    <w:rsid w:val="00876A2A"/>
    <w:rsid w:val="00894F53"/>
    <w:rsid w:val="008A055C"/>
    <w:rsid w:val="008A195A"/>
    <w:rsid w:val="008A3A68"/>
    <w:rsid w:val="008C1B79"/>
    <w:rsid w:val="008C7848"/>
    <w:rsid w:val="008D3C30"/>
    <w:rsid w:val="008D3F85"/>
    <w:rsid w:val="008E5E55"/>
    <w:rsid w:val="008F012B"/>
    <w:rsid w:val="008F0187"/>
    <w:rsid w:val="008F79A6"/>
    <w:rsid w:val="00904C4D"/>
    <w:rsid w:val="00905552"/>
    <w:rsid w:val="00907F01"/>
    <w:rsid w:val="00913A5F"/>
    <w:rsid w:val="0092280C"/>
    <w:rsid w:val="00922900"/>
    <w:rsid w:val="00925E79"/>
    <w:rsid w:val="00926228"/>
    <w:rsid w:val="009279FF"/>
    <w:rsid w:val="00936D9A"/>
    <w:rsid w:val="00937901"/>
    <w:rsid w:val="0094082C"/>
    <w:rsid w:val="00964B87"/>
    <w:rsid w:val="0097716F"/>
    <w:rsid w:val="009816A8"/>
    <w:rsid w:val="009827D2"/>
    <w:rsid w:val="00984DF9"/>
    <w:rsid w:val="00987BE5"/>
    <w:rsid w:val="009A62CE"/>
    <w:rsid w:val="009B6CC4"/>
    <w:rsid w:val="009C38C9"/>
    <w:rsid w:val="009C7F5E"/>
    <w:rsid w:val="009D48F9"/>
    <w:rsid w:val="009D532E"/>
    <w:rsid w:val="009D78AE"/>
    <w:rsid w:val="009E0375"/>
    <w:rsid w:val="009E1167"/>
    <w:rsid w:val="009E11B3"/>
    <w:rsid w:val="009E1448"/>
    <w:rsid w:val="009F2506"/>
    <w:rsid w:val="00A00E95"/>
    <w:rsid w:val="00A05637"/>
    <w:rsid w:val="00A1108E"/>
    <w:rsid w:val="00A16D47"/>
    <w:rsid w:val="00A30B28"/>
    <w:rsid w:val="00A40283"/>
    <w:rsid w:val="00A43C82"/>
    <w:rsid w:val="00A47119"/>
    <w:rsid w:val="00A5694C"/>
    <w:rsid w:val="00A6675B"/>
    <w:rsid w:val="00A97A90"/>
    <w:rsid w:val="00AA0C0B"/>
    <w:rsid w:val="00AA56B7"/>
    <w:rsid w:val="00AA5914"/>
    <w:rsid w:val="00AC10DC"/>
    <w:rsid w:val="00AC2CB8"/>
    <w:rsid w:val="00AC5121"/>
    <w:rsid w:val="00AD733C"/>
    <w:rsid w:val="00AE1376"/>
    <w:rsid w:val="00AE2F66"/>
    <w:rsid w:val="00AE5AAB"/>
    <w:rsid w:val="00AE6FF5"/>
    <w:rsid w:val="00AF4655"/>
    <w:rsid w:val="00B102A9"/>
    <w:rsid w:val="00B102EF"/>
    <w:rsid w:val="00B15F93"/>
    <w:rsid w:val="00B161A4"/>
    <w:rsid w:val="00B24F5D"/>
    <w:rsid w:val="00B305E1"/>
    <w:rsid w:val="00B30957"/>
    <w:rsid w:val="00B313AE"/>
    <w:rsid w:val="00B32B86"/>
    <w:rsid w:val="00B4016B"/>
    <w:rsid w:val="00B4133B"/>
    <w:rsid w:val="00B4150A"/>
    <w:rsid w:val="00B4191B"/>
    <w:rsid w:val="00B51539"/>
    <w:rsid w:val="00B54E84"/>
    <w:rsid w:val="00B5763D"/>
    <w:rsid w:val="00B66810"/>
    <w:rsid w:val="00B83072"/>
    <w:rsid w:val="00BB0B66"/>
    <w:rsid w:val="00BC50C2"/>
    <w:rsid w:val="00BC7F48"/>
    <w:rsid w:val="00BE0B6E"/>
    <w:rsid w:val="00BF7A6A"/>
    <w:rsid w:val="00C044D4"/>
    <w:rsid w:val="00C11729"/>
    <w:rsid w:val="00C119A5"/>
    <w:rsid w:val="00C17399"/>
    <w:rsid w:val="00C26416"/>
    <w:rsid w:val="00C312F3"/>
    <w:rsid w:val="00C32FA0"/>
    <w:rsid w:val="00C3319F"/>
    <w:rsid w:val="00C3543D"/>
    <w:rsid w:val="00C536CB"/>
    <w:rsid w:val="00C53DDD"/>
    <w:rsid w:val="00C543AD"/>
    <w:rsid w:val="00C6070E"/>
    <w:rsid w:val="00C666F8"/>
    <w:rsid w:val="00C761EF"/>
    <w:rsid w:val="00C862A5"/>
    <w:rsid w:val="00C87FE6"/>
    <w:rsid w:val="00C92E4A"/>
    <w:rsid w:val="00C935E3"/>
    <w:rsid w:val="00CA44B3"/>
    <w:rsid w:val="00CD29FB"/>
    <w:rsid w:val="00CD3E96"/>
    <w:rsid w:val="00CD4994"/>
    <w:rsid w:val="00CD778B"/>
    <w:rsid w:val="00CE015A"/>
    <w:rsid w:val="00CF6E76"/>
    <w:rsid w:val="00D035B4"/>
    <w:rsid w:val="00D05D2D"/>
    <w:rsid w:val="00D214A0"/>
    <w:rsid w:val="00D267FF"/>
    <w:rsid w:val="00D27BD4"/>
    <w:rsid w:val="00D3007F"/>
    <w:rsid w:val="00D509F4"/>
    <w:rsid w:val="00D60C15"/>
    <w:rsid w:val="00D707B1"/>
    <w:rsid w:val="00D7183D"/>
    <w:rsid w:val="00D72514"/>
    <w:rsid w:val="00D910E7"/>
    <w:rsid w:val="00D92BB5"/>
    <w:rsid w:val="00D97F91"/>
    <w:rsid w:val="00DB134A"/>
    <w:rsid w:val="00DB20A1"/>
    <w:rsid w:val="00DB28E9"/>
    <w:rsid w:val="00DB749D"/>
    <w:rsid w:val="00DC3A53"/>
    <w:rsid w:val="00DC4EE3"/>
    <w:rsid w:val="00DC7826"/>
    <w:rsid w:val="00DE14EA"/>
    <w:rsid w:val="00DE5C0F"/>
    <w:rsid w:val="00E00C9D"/>
    <w:rsid w:val="00E07E61"/>
    <w:rsid w:val="00E104BA"/>
    <w:rsid w:val="00E135AF"/>
    <w:rsid w:val="00E14811"/>
    <w:rsid w:val="00E261FF"/>
    <w:rsid w:val="00E32B47"/>
    <w:rsid w:val="00E63A15"/>
    <w:rsid w:val="00E65394"/>
    <w:rsid w:val="00E6659F"/>
    <w:rsid w:val="00E82BA7"/>
    <w:rsid w:val="00E85008"/>
    <w:rsid w:val="00E87E87"/>
    <w:rsid w:val="00E908FD"/>
    <w:rsid w:val="00E90A38"/>
    <w:rsid w:val="00E97613"/>
    <w:rsid w:val="00EA0845"/>
    <w:rsid w:val="00EA4B18"/>
    <w:rsid w:val="00EB2310"/>
    <w:rsid w:val="00EC0C93"/>
    <w:rsid w:val="00EC5EE4"/>
    <w:rsid w:val="00EC63A7"/>
    <w:rsid w:val="00ED7095"/>
    <w:rsid w:val="00F0770E"/>
    <w:rsid w:val="00F10A23"/>
    <w:rsid w:val="00F22987"/>
    <w:rsid w:val="00F305CF"/>
    <w:rsid w:val="00F32823"/>
    <w:rsid w:val="00F3615F"/>
    <w:rsid w:val="00F42766"/>
    <w:rsid w:val="00F465B0"/>
    <w:rsid w:val="00F50EFA"/>
    <w:rsid w:val="00F511E2"/>
    <w:rsid w:val="00F5654D"/>
    <w:rsid w:val="00F72BBB"/>
    <w:rsid w:val="00F73AEC"/>
    <w:rsid w:val="00F75D86"/>
    <w:rsid w:val="00F76F63"/>
    <w:rsid w:val="00F81F27"/>
    <w:rsid w:val="00F85F96"/>
    <w:rsid w:val="00F976FA"/>
    <w:rsid w:val="00FA1AD8"/>
    <w:rsid w:val="00FA567D"/>
    <w:rsid w:val="00FB4B4E"/>
    <w:rsid w:val="00FD5676"/>
    <w:rsid w:val="00FE4B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FBB806"/>
  <w15:docId w15:val="{36C2384C-665A-4D0C-ACEE-36B223791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5878"/>
    <w:pPr>
      <w:spacing w:after="240" w:line="240" w:lineRule="auto"/>
    </w:pPr>
    <w:rPr>
      <w:rFonts w:ascii="Times New Roman" w:hAnsi="Times New Roman"/>
      <w:sz w:val="24"/>
    </w:rPr>
  </w:style>
  <w:style w:type="paragraph" w:styleId="Heading1">
    <w:name w:val="heading 1"/>
    <w:basedOn w:val="Normal"/>
    <w:next w:val="Normal"/>
    <w:link w:val="Heading1Char"/>
    <w:uiPriority w:val="9"/>
    <w:qFormat/>
    <w:rsid w:val="00F10A23"/>
    <w:pPr>
      <w:spacing w:before="240" w:after="120"/>
      <w:outlineLvl w:val="0"/>
    </w:pPr>
    <w:rPr>
      <w:b/>
    </w:rPr>
  </w:style>
  <w:style w:type="paragraph" w:styleId="Heading2">
    <w:name w:val="heading 2"/>
    <w:basedOn w:val="Normal"/>
    <w:link w:val="Heading2Char"/>
    <w:uiPriority w:val="9"/>
    <w:qFormat/>
    <w:rsid w:val="00115791"/>
    <w:pPr>
      <w:outlineLvl w:val="1"/>
    </w:pPr>
    <w:rPr>
      <w:rFonts w:asciiTheme="minorHAnsi" w:eastAsia="Times New Roman" w:hAnsiTheme="minorHAnsi" w:cs="Times New Roman"/>
      <w:b/>
      <w:bCs/>
      <w:i/>
      <w:sz w:val="26"/>
      <w:szCs w:val="26"/>
    </w:rPr>
  </w:style>
  <w:style w:type="paragraph" w:styleId="Heading3">
    <w:name w:val="heading 3"/>
    <w:basedOn w:val="Normal"/>
    <w:next w:val="Normal"/>
    <w:link w:val="Heading3Char"/>
    <w:uiPriority w:val="9"/>
    <w:semiHidden/>
    <w:unhideWhenUsed/>
    <w:qFormat/>
    <w:rsid w:val="00D3007F"/>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15791"/>
    <w:rPr>
      <w:rFonts w:eastAsia="Times New Roman" w:cs="Times New Roman"/>
      <w:b/>
      <w:bCs/>
      <w:i/>
      <w:sz w:val="26"/>
      <w:szCs w:val="26"/>
    </w:rPr>
  </w:style>
  <w:style w:type="character" w:styleId="Hyperlink">
    <w:name w:val="Hyperlink"/>
    <w:basedOn w:val="DefaultParagraphFont"/>
    <w:uiPriority w:val="99"/>
    <w:unhideWhenUsed/>
    <w:rsid w:val="00353513"/>
    <w:rPr>
      <w:color w:val="0000FF"/>
      <w:u w:val="single"/>
    </w:rPr>
  </w:style>
  <w:style w:type="paragraph" w:styleId="NormalWeb">
    <w:name w:val="Normal (Web)"/>
    <w:basedOn w:val="Normal"/>
    <w:uiPriority w:val="99"/>
    <w:semiHidden/>
    <w:unhideWhenUsed/>
    <w:rsid w:val="00353513"/>
    <w:pPr>
      <w:spacing w:before="100" w:beforeAutospacing="1" w:after="100" w:afterAutospacing="1"/>
    </w:pPr>
    <w:rPr>
      <w:rFonts w:eastAsia="Times New Roman" w:cs="Times New Roman"/>
      <w:szCs w:val="24"/>
    </w:rPr>
  </w:style>
  <w:style w:type="paragraph" w:styleId="Title">
    <w:name w:val="Title"/>
    <w:basedOn w:val="Normal"/>
    <w:next w:val="Normal"/>
    <w:link w:val="TitleChar"/>
    <w:uiPriority w:val="10"/>
    <w:qFormat/>
    <w:rsid w:val="00F3615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3615F"/>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036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10A23"/>
    <w:rPr>
      <w:rFonts w:ascii="Times New Roman" w:hAnsi="Times New Roman"/>
      <w:b/>
      <w:sz w:val="24"/>
    </w:rPr>
  </w:style>
  <w:style w:type="paragraph" w:styleId="BalloonText">
    <w:name w:val="Balloon Text"/>
    <w:basedOn w:val="Normal"/>
    <w:link w:val="BalloonTextChar"/>
    <w:uiPriority w:val="99"/>
    <w:semiHidden/>
    <w:unhideWhenUsed/>
    <w:rsid w:val="006710CD"/>
    <w:rPr>
      <w:rFonts w:ascii="Tahoma" w:hAnsi="Tahoma" w:cs="Tahoma"/>
      <w:sz w:val="16"/>
      <w:szCs w:val="16"/>
    </w:rPr>
  </w:style>
  <w:style w:type="character" w:customStyle="1" w:styleId="BalloonTextChar">
    <w:name w:val="Balloon Text Char"/>
    <w:basedOn w:val="DefaultParagraphFont"/>
    <w:link w:val="BalloonText"/>
    <w:uiPriority w:val="99"/>
    <w:semiHidden/>
    <w:rsid w:val="006710CD"/>
    <w:rPr>
      <w:rFonts w:ascii="Tahoma" w:hAnsi="Tahoma" w:cs="Tahoma"/>
      <w:sz w:val="16"/>
      <w:szCs w:val="16"/>
    </w:rPr>
  </w:style>
  <w:style w:type="paragraph" w:styleId="FootnoteText">
    <w:name w:val="footnote text"/>
    <w:basedOn w:val="Normal"/>
    <w:link w:val="FootnoteTextChar"/>
    <w:uiPriority w:val="99"/>
    <w:semiHidden/>
    <w:unhideWhenUsed/>
    <w:rsid w:val="00BB0B66"/>
    <w:rPr>
      <w:sz w:val="20"/>
      <w:szCs w:val="20"/>
    </w:rPr>
  </w:style>
  <w:style w:type="character" w:customStyle="1" w:styleId="FootnoteTextChar">
    <w:name w:val="Footnote Text Char"/>
    <w:basedOn w:val="DefaultParagraphFont"/>
    <w:link w:val="FootnoteText"/>
    <w:uiPriority w:val="99"/>
    <w:semiHidden/>
    <w:rsid w:val="00BB0B66"/>
    <w:rPr>
      <w:rFonts w:ascii="Times New Roman" w:hAnsi="Times New Roman"/>
      <w:sz w:val="20"/>
      <w:szCs w:val="20"/>
    </w:rPr>
  </w:style>
  <w:style w:type="character" w:styleId="FootnoteReference">
    <w:name w:val="footnote reference"/>
    <w:basedOn w:val="DefaultParagraphFont"/>
    <w:uiPriority w:val="99"/>
    <w:semiHidden/>
    <w:unhideWhenUsed/>
    <w:rsid w:val="00BB0B66"/>
    <w:rPr>
      <w:vertAlign w:val="superscript"/>
    </w:rPr>
  </w:style>
  <w:style w:type="paragraph" w:styleId="ListParagraph">
    <w:name w:val="List Paragraph"/>
    <w:basedOn w:val="Normal"/>
    <w:uiPriority w:val="34"/>
    <w:qFormat/>
    <w:rsid w:val="007857A6"/>
    <w:pPr>
      <w:spacing w:after="120"/>
      <w:ind w:left="720"/>
      <w:contextualSpacing/>
    </w:pPr>
  </w:style>
  <w:style w:type="paragraph" w:styleId="Header">
    <w:name w:val="header"/>
    <w:basedOn w:val="Normal"/>
    <w:link w:val="HeaderChar"/>
    <w:uiPriority w:val="99"/>
    <w:unhideWhenUsed/>
    <w:rsid w:val="002E70D2"/>
    <w:pPr>
      <w:tabs>
        <w:tab w:val="center" w:pos="4680"/>
        <w:tab w:val="right" w:pos="9360"/>
      </w:tabs>
    </w:pPr>
  </w:style>
  <w:style w:type="character" w:customStyle="1" w:styleId="HeaderChar">
    <w:name w:val="Header Char"/>
    <w:basedOn w:val="DefaultParagraphFont"/>
    <w:link w:val="Header"/>
    <w:uiPriority w:val="99"/>
    <w:rsid w:val="002E70D2"/>
    <w:rPr>
      <w:rFonts w:ascii="Times New Roman" w:hAnsi="Times New Roman"/>
      <w:sz w:val="24"/>
    </w:rPr>
  </w:style>
  <w:style w:type="paragraph" w:styleId="Footer">
    <w:name w:val="footer"/>
    <w:basedOn w:val="Normal"/>
    <w:link w:val="FooterChar"/>
    <w:uiPriority w:val="99"/>
    <w:unhideWhenUsed/>
    <w:rsid w:val="002E70D2"/>
    <w:pPr>
      <w:tabs>
        <w:tab w:val="center" w:pos="4680"/>
        <w:tab w:val="right" w:pos="9360"/>
      </w:tabs>
    </w:pPr>
  </w:style>
  <w:style w:type="character" w:customStyle="1" w:styleId="FooterChar">
    <w:name w:val="Footer Char"/>
    <w:basedOn w:val="DefaultParagraphFont"/>
    <w:link w:val="Footer"/>
    <w:uiPriority w:val="99"/>
    <w:rsid w:val="002E70D2"/>
    <w:rPr>
      <w:rFonts w:ascii="Times New Roman" w:hAnsi="Times New Roman"/>
      <w:sz w:val="24"/>
    </w:rPr>
  </w:style>
  <w:style w:type="character" w:styleId="CommentReference">
    <w:name w:val="annotation reference"/>
    <w:basedOn w:val="DefaultParagraphFont"/>
    <w:uiPriority w:val="99"/>
    <w:semiHidden/>
    <w:unhideWhenUsed/>
    <w:rsid w:val="00825819"/>
    <w:rPr>
      <w:sz w:val="16"/>
      <w:szCs w:val="16"/>
    </w:rPr>
  </w:style>
  <w:style w:type="paragraph" w:styleId="CommentText">
    <w:name w:val="annotation text"/>
    <w:basedOn w:val="Normal"/>
    <w:link w:val="CommentTextChar"/>
    <w:uiPriority w:val="99"/>
    <w:semiHidden/>
    <w:unhideWhenUsed/>
    <w:rsid w:val="00825819"/>
    <w:rPr>
      <w:sz w:val="20"/>
      <w:szCs w:val="20"/>
    </w:rPr>
  </w:style>
  <w:style w:type="character" w:customStyle="1" w:styleId="CommentTextChar">
    <w:name w:val="Comment Text Char"/>
    <w:basedOn w:val="DefaultParagraphFont"/>
    <w:link w:val="CommentText"/>
    <w:uiPriority w:val="99"/>
    <w:semiHidden/>
    <w:rsid w:val="008258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25819"/>
    <w:rPr>
      <w:b/>
      <w:bCs/>
    </w:rPr>
  </w:style>
  <w:style w:type="character" w:customStyle="1" w:styleId="CommentSubjectChar">
    <w:name w:val="Comment Subject Char"/>
    <w:basedOn w:val="CommentTextChar"/>
    <w:link w:val="CommentSubject"/>
    <w:uiPriority w:val="99"/>
    <w:semiHidden/>
    <w:rsid w:val="00825819"/>
    <w:rPr>
      <w:rFonts w:ascii="Times New Roman" w:hAnsi="Times New Roman"/>
      <w:b/>
      <w:bCs/>
      <w:sz w:val="20"/>
      <w:szCs w:val="20"/>
    </w:rPr>
  </w:style>
  <w:style w:type="paragraph" w:customStyle="1" w:styleId="Normaltable">
    <w:name w:val="Normal_table"/>
    <w:basedOn w:val="Normal"/>
    <w:link w:val="NormaltableChar"/>
    <w:qFormat/>
    <w:rsid w:val="00DE14EA"/>
    <w:pPr>
      <w:spacing w:after="0"/>
    </w:pPr>
    <w:rPr>
      <w:b/>
    </w:rPr>
  </w:style>
  <w:style w:type="character" w:styleId="FollowedHyperlink">
    <w:name w:val="FollowedHyperlink"/>
    <w:basedOn w:val="DefaultParagraphFont"/>
    <w:uiPriority w:val="99"/>
    <w:semiHidden/>
    <w:unhideWhenUsed/>
    <w:rsid w:val="00252CC7"/>
    <w:rPr>
      <w:color w:val="800080" w:themeColor="followedHyperlink"/>
      <w:u w:val="single"/>
    </w:rPr>
  </w:style>
  <w:style w:type="character" w:customStyle="1" w:styleId="NormaltableChar">
    <w:name w:val="Normal_table Char"/>
    <w:basedOn w:val="DefaultParagraphFont"/>
    <w:link w:val="Normaltable"/>
    <w:rsid w:val="00DE14EA"/>
    <w:rPr>
      <w:rFonts w:ascii="Times New Roman" w:hAnsi="Times New Roman"/>
      <w:b/>
      <w:sz w:val="24"/>
    </w:rPr>
  </w:style>
  <w:style w:type="character" w:customStyle="1" w:styleId="UnresolvedMention">
    <w:name w:val="Unresolved Mention"/>
    <w:basedOn w:val="DefaultParagraphFont"/>
    <w:uiPriority w:val="99"/>
    <w:semiHidden/>
    <w:unhideWhenUsed/>
    <w:rsid w:val="00816002"/>
    <w:rPr>
      <w:color w:val="605E5C"/>
      <w:shd w:val="clear" w:color="auto" w:fill="E1DFDD"/>
    </w:rPr>
  </w:style>
  <w:style w:type="character" w:customStyle="1" w:styleId="Heading3Char">
    <w:name w:val="Heading 3 Char"/>
    <w:basedOn w:val="DefaultParagraphFont"/>
    <w:link w:val="Heading3"/>
    <w:uiPriority w:val="9"/>
    <w:semiHidden/>
    <w:rsid w:val="00D3007F"/>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203510">
      <w:bodyDiv w:val="1"/>
      <w:marLeft w:val="0"/>
      <w:marRight w:val="0"/>
      <w:marTop w:val="0"/>
      <w:marBottom w:val="0"/>
      <w:divBdr>
        <w:top w:val="none" w:sz="0" w:space="0" w:color="auto"/>
        <w:left w:val="none" w:sz="0" w:space="0" w:color="auto"/>
        <w:bottom w:val="none" w:sz="0" w:space="0" w:color="auto"/>
        <w:right w:val="none" w:sz="0" w:space="0" w:color="auto"/>
      </w:divBdr>
    </w:div>
    <w:div w:id="408618983">
      <w:bodyDiv w:val="1"/>
      <w:marLeft w:val="0"/>
      <w:marRight w:val="0"/>
      <w:marTop w:val="0"/>
      <w:marBottom w:val="0"/>
      <w:divBdr>
        <w:top w:val="none" w:sz="0" w:space="0" w:color="auto"/>
        <w:left w:val="none" w:sz="0" w:space="0" w:color="auto"/>
        <w:bottom w:val="none" w:sz="0" w:space="0" w:color="auto"/>
        <w:right w:val="none" w:sz="0" w:space="0" w:color="auto"/>
      </w:divBdr>
    </w:div>
    <w:div w:id="1237863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5D5A38-C634-45F1-AD4E-B8CA0B08E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0</Pages>
  <Words>7079</Words>
  <Characters>40351</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MPC Research Proposal Template</vt:lpstr>
    </vt:vector>
  </TitlesOfParts>
  <Company>Microsoft</Company>
  <LinksUpToDate>false</LinksUpToDate>
  <CharactersWithSpaces>47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omated Real-Time Weather Detection System using Artificial Intelligence (MPC-630)</dc:title>
  <dc:creator>patrick.nichols</dc:creator>
  <cp:lastModifiedBy>Nichols, Patrick</cp:lastModifiedBy>
  <cp:revision>14</cp:revision>
  <cp:lastPrinted>2020-09-02T01:30:00Z</cp:lastPrinted>
  <dcterms:created xsi:type="dcterms:W3CDTF">2020-08-21T18:55:00Z</dcterms:created>
  <dcterms:modified xsi:type="dcterms:W3CDTF">2020-09-02T01:30:00Z</dcterms:modified>
</cp:coreProperties>
</file>